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6CE02F3E"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2F09660E" w14:textId="2579A746" w:rsidR="006B33EA" w:rsidRDefault="006B33EA" w:rsidP="006804EA">
      <w:pPr>
        <w:pStyle w:val="Heading1"/>
      </w:pPr>
      <w:r>
        <w:t>Introduction</w:t>
      </w:r>
    </w:p>
    <w:p w14:paraId="28BEB5B3" w14:textId="7213F26F"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10"/>
      <w:commentRangeStart w:id="11"/>
      <w:r w:rsidRPr="006804EA">
        <w:t>crops</w:t>
      </w:r>
      <w:commentRangeEnd w:id="10"/>
      <w:r w:rsidR="00D4682E">
        <w:rPr>
          <w:rStyle w:val="CommentReference"/>
        </w:rPr>
        <w:commentReference w:id="10"/>
      </w:r>
      <w:commentRangeEnd w:id="11"/>
      <w:r w:rsidR="0050694A">
        <w:rPr>
          <w:rStyle w:val="CommentReference"/>
        </w:rPr>
        <w:commentReference w:id="11"/>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t>Zea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12"/>
      <w:commentRangeStart w:id="13"/>
      <w:r w:rsidR="00D73850">
        <w:t xml:space="preserve">. </w:t>
      </w:r>
      <w:commentRangeEnd w:id="12"/>
      <w:r w:rsidR="00AF4E3B">
        <w:rPr>
          <w:rStyle w:val="CommentReference"/>
        </w:rPr>
        <w:commentReference w:id="12"/>
      </w:r>
      <w:commentRangeEnd w:id="13"/>
      <w:r w:rsidR="004105E4">
        <w:rPr>
          <w:rStyle w:val="CommentReference"/>
        </w:rPr>
        <w:commentReference w:id="13"/>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14"/>
      <w:commentRangeStart w:id="15"/>
      <w:r w:rsidR="00D73850">
        <w:t>many loci</w:t>
      </w:r>
      <w:commentRangeEnd w:id="14"/>
      <w:r w:rsidR="0027128D">
        <w:rPr>
          <w:rStyle w:val="CommentReference"/>
        </w:rPr>
        <w:commentReference w:id="14"/>
      </w:r>
      <w:commentRangeEnd w:id="15"/>
      <w:r w:rsidR="004105E4">
        <w:rPr>
          <w:rStyle w:val="CommentReference"/>
        </w:rPr>
        <w:commentReference w:id="15"/>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4020BF54"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w:t>
      </w:r>
      <w:r>
        <w:lastRenderedPageBreak/>
        <w:t xml:space="preserve">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7DE6056F"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9430C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Swanson-Wagner et al. 2012)", "plainTextFormattedCitation" : "(R.J. Schaefer et al. 2014; Mochida et al. 2011; Obayashi et al. 2014; Sarkar, Kim, and Grover 2014; Zheng and Zhao 2013; Ozaki et al. 2010; Swanson-Wagner et al. 2012)", "previouslyFormattedCitation" : "(R.J. Schaefer et al. 2014; Mochida et al. 2011; Obayashi et al. 2014; Sarkar, Kim, and Grover 2014; Zheng and Zhao 2013; Ozaki et al. 2010; Swanson-Wagner et al. 2012)" }, "properties" : { "noteIndex" : 0 }, "schema" : "https://github.com/citation-style-language/schema/raw/master/csl-citation.json" }</w:instrText>
      </w:r>
      <w:r>
        <w:fldChar w:fldCharType="separate"/>
      </w:r>
      <w:r w:rsidR="00C61012" w:rsidRPr="00C61012">
        <w:rPr>
          <w:noProof/>
        </w:rPr>
        <w:t>(R.J. Schaefer et al. 2014; Mochida et al. 2011; Obayashi et al. 2014; Sarkar, Kim, and Grover 2014; Zheng and Zhao 2013; Ozaki et al. 2010; Swanson-Wagner et al. 2012)</w:t>
      </w:r>
      <w:r>
        <w:fldChar w:fldCharType="end"/>
      </w:r>
      <w:r w:rsidRPr="00002A0F">
        <w:t>.</w:t>
      </w:r>
    </w:p>
    <w:p w14:paraId="6628214B" w14:textId="62649487"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C921EA7" w14:textId="089C61E3"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548CE2BB" w14:textId="78202A7A"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w:t>
      </w:r>
      <w:r w:rsidRPr="00002A0F">
        <w:lastRenderedPageBreak/>
        <w:t xml:space="preserve">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2F8464AF"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65931079"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network density and locality for all putative </w:t>
      </w:r>
      <w:r w:rsidR="00DC139F">
        <w:lastRenderedPageBreak/>
        <w:t>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16" w:name="_Ref444765587"/>
      <w:r>
        <w:t>Fig.</w:t>
      </w:r>
      <w:r w:rsidR="00BD3E3E">
        <w:t xml:space="preserve"> 1</w:t>
      </w:r>
      <w:bookmarkEnd w:id="16"/>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1F7021F1"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456B26">
        <w:fldChar w:fldCharType="separate"/>
      </w:r>
      <w:r w:rsidR="00C61012" w:rsidRPr="00C61012">
        <w:rPr>
          <w:noProof/>
        </w:rPr>
        <w:t>(Robert J. Schaefer, Briskine, Springer, and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w:t>
      </w:r>
      <w:r w:rsidR="007F4EAC">
        <w:lastRenderedPageBreak/>
        <w:t xml:space="preserve">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69356F1"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8013BC9" w14:textId="77777777" w:rsidR="002B1DB8" w:rsidRDefault="002B1DB8" w:rsidP="006804EA">
      <w:pPr>
        <w:pStyle w:val="Heading3"/>
      </w:pPr>
      <w:bookmarkStart w:id="17" w:name="_Ref458774860"/>
      <w:r>
        <w:t>Table 1</w:t>
      </w:r>
      <w:bookmarkEnd w:id="17"/>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A2A43B0"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07157D66"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w:t>
      </w:r>
      <w:r w:rsidR="006F3FCF">
        <w:lastRenderedPageBreak/>
        <w:t xml:space="preserve">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18" w:name="_Ref458774880"/>
      <w:r>
        <w:t>Table 2</w:t>
      </w:r>
      <w:bookmarkEnd w:id="18"/>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2E328E5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17C2000A"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19" w:name="_Ref487124030"/>
      <w:r>
        <w:lastRenderedPageBreak/>
        <w:t>Fig 2</w:t>
      </w:r>
      <w:bookmarkEnd w:id="19"/>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30E789F4"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20" w:name="_Ref456807908"/>
      <w:bookmarkStart w:id="21" w:name="_Ref458794783"/>
      <w:r>
        <w:t>Fig 3</w:t>
      </w:r>
      <w:bookmarkEnd w:id="20"/>
      <w:bookmarkEnd w:id="21"/>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22" w:name="_Ref458700744"/>
      <w:r>
        <w:t>Fig. 4</w:t>
      </w:r>
      <w:bookmarkEnd w:id="22"/>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w:t>
      </w:r>
      <w:r>
        <w:lastRenderedPageBreak/>
        <w:t>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53D4069"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23"/>
      <w:commentRangeStart w:id="24"/>
      <w:r w:rsidR="005B0B49">
        <w:t>decrease</w:t>
      </w:r>
      <w:r w:rsidR="0083582C">
        <w:t>d</w:t>
      </w:r>
      <w:r w:rsidR="005B0B49">
        <w:t xml:space="preserve"> </w:t>
      </w:r>
      <w:commentRangeEnd w:id="23"/>
      <w:r w:rsidR="00E32678">
        <w:rPr>
          <w:rStyle w:val="CommentReference"/>
        </w:rPr>
        <w:commentReference w:id="23"/>
      </w:r>
      <w:commentRangeEnd w:id="24"/>
      <w:r w:rsidR="00077946">
        <w:rPr>
          <w:rStyle w:val="CommentReference"/>
        </w:rPr>
        <w:commentReference w:id="24"/>
      </w:r>
      <w:r w:rsidR="005B0B49">
        <w:t xml:space="preserve">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175B6F7"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25"/>
      <w:commentRangeStart w:id="26"/>
      <w:r w:rsidR="00E255EC">
        <w:t xml:space="preserve">split by </w:t>
      </w:r>
      <w:r w:rsidR="005216D0">
        <w:t>the number of genes within the term</w:t>
      </w:r>
      <w:r w:rsidR="00E255EC">
        <w:t xml:space="preserve"> </w:t>
      </w:r>
      <w:commentRangeEnd w:id="25"/>
      <w:r w:rsidR="00CB4064">
        <w:rPr>
          <w:rStyle w:val="CommentReference"/>
        </w:rPr>
        <w:commentReference w:id="25"/>
      </w:r>
      <w:commentRangeEnd w:id="26"/>
      <w:r w:rsidR="009A2AEB">
        <w:rPr>
          <w:rStyle w:val="CommentReference"/>
        </w:rPr>
        <w:commentReference w:id="26"/>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27" w:name="_Ref458721156"/>
      <w:bookmarkStart w:id="28" w:name="_Ref447197618"/>
      <w:r>
        <w:t>Fig. 5</w:t>
      </w:r>
      <w:bookmarkEnd w:id="27"/>
      <w:bookmarkEnd w:id="28"/>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514370EA"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2000040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0B69AAC8" w14:textId="100C71F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6777CE58" w14:textId="085E9803"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4D773D7E" w14:textId="762120CF"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C61012">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29" w:name="_Ref458956303"/>
      <w:r>
        <w:t>Table 3</w:t>
      </w:r>
      <w:bookmarkEnd w:id="29"/>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3D2ADF66"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A5397A">
        <w:t>Table 3</w:t>
      </w:r>
      <w:r w:rsidR="00A5397A">
        <w:fldChar w:fldCharType="end"/>
      </w:r>
      <w:r w:rsidR="00A5397A">
        <w: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9C0DA18" w:rsidR="00F11BB0" w:rsidRDefault="00F11BB0" w:rsidP="00F11BB0">
      <w:commentRangeStart w:id="30"/>
      <w:commentRangeStart w:id="31"/>
      <w:r>
        <w:t>Given</w:t>
      </w:r>
      <w:commentRangeEnd w:id="30"/>
      <w:r w:rsidR="00AA0B20">
        <w:rPr>
          <w:rStyle w:val="CommentReference"/>
        </w:rPr>
        <w:commentReference w:id="30"/>
      </w:r>
      <w:commentRangeEnd w:id="31"/>
      <w:r w:rsidR="00EF69B3">
        <w:rPr>
          <w:rStyle w:val="CommentReference"/>
        </w:rPr>
        <w:commentReference w:id="31"/>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4B9C21C9" w14:textId="77777777" w:rsidR="001C0928" w:rsidRDefault="001C0928" w:rsidP="001C0928">
      <w:pPr>
        <w:pStyle w:val="Heading3"/>
      </w:pPr>
      <w:bookmarkStart w:id="32" w:name="_Ref489428564"/>
      <w:r>
        <w:t>Fig. 6</w:t>
      </w:r>
      <w:bookmarkEnd w:id="32"/>
    </w:p>
    <w:p w14:paraId="3FC8F20A" w14:textId="77777777" w:rsidR="001C0928" w:rsidRDefault="001C0928" w:rsidP="001C0928">
      <w:pPr>
        <w:pStyle w:val="Heading4"/>
      </w:pPr>
      <w:r>
        <w:t>Number of intervening genes between HPO gene and GWAS locus</w:t>
      </w:r>
    </w:p>
    <w:p w14:paraId="067BB9B1" w14:textId="7E27911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47DE2600" w14:textId="2C95BD58" w:rsidR="00BC49F4"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1C0928">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B</w:t>
      </w:r>
      <w:r w:rsidR="001C0928">
        <w:t xml:space="preserve">). Other studies of trait associated SNPs find markers that lie outside of genic regions, using Camoco, candidate genes can be prioritized based on patterns of co-expression rather than biasing towards any previous annotation. See </w:t>
      </w:r>
      <w:r w:rsidR="001C0928">
        <w:fldChar w:fldCharType="begin"/>
      </w:r>
      <w:r w:rsidR="001C0928">
        <w:instrText xml:space="preserve"> REF _Ref487125611 \h </w:instrText>
      </w:r>
      <w:r w:rsidR="001C0928">
        <w:fldChar w:fldCharType="separate"/>
      </w:r>
      <w:r w:rsidR="001C0928">
        <w:t>Discussion</w:t>
      </w:r>
      <w:r w:rsidR="001C0928">
        <w:fldChar w:fldCharType="end"/>
      </w:r>
      <w:r w:rsidR="001C0928">
        <w:t xml:space="preserve"> section for more details.</w:t>
      </w:r>
    </w:p>
    <w:p w14:paraId="67A9715F" w14:textId="154987D0" w:rsidR="00F11BB0" w:rsidDel="001C0928" w:rsidRDefault="00F11BB0" w:rsidP="00F11BB0">
      <w:pPr>
        <w:rPr>
          <w:del w:id="33" w:author="rob" w:date="2017-08-04T18:14:00Z"/>
        </w:rPr>
      </w:pPr>
      <w:commentRangeStart w:id="34"/>
      <w:del w:id="35" w:author="rob" w:date="2017-08-04T18:14:00Z">
        <w:r w:rsidDel="001C0928">
          <w:delText xml:space="preserve">For example, </w:delText>
        </w:r>
        <w:commentRangeStart w:id="36"/>
        <w:commentRangeStart w:id="37"/>
        <w:r w:rsidDel="001C0928">
          <w:delText xml:space="preserve">for </w:delText>
        </w:r>
        <w:r w:rsidR="00076C1C" w:rsidRPr="00A824EE" w:rsidDel="001C0928">
          <w:delText>c</w:delText>
        </w:r>
        <w:r w:rsidR="006E4ADE" w:rsidRPr="00A824EE" w:rsidDel="001C0928">
          <w:delText>admium</w:delText>
        </w:r>
        <w:commentRangeEnd w:id="36"/>
        <w:r w:rsidR="00AE1EDD" w:rsidDel="001C0928">
          <w:rPr>
            <w:rStyle w:val="CommentReference"/>
          </w:rPr>
          <w:commentReference w:id="36"/>
        </w:r>
        <w:commentRangeEnd w:id="37"/>
        <w:r w:rsidR="007124DE" w:rsidDel="001C0928">
          <w:rPr>
            <w:rStyle w:val="CommentReference"/>
          </w:rPr>
          <w:commentReference w:id="37"/>
        </w:r>
        <w:r w:rsidDel="001C0928">
          <w:delText>,</w:delText>
        </w:r>
        <w:r w:rsidR="00076C1C" w:rsidDel="001C0928">
          <w:delText xml:space="preserve"> </w:delText>
        </w:r>
        <w:r w:rsidR="002172E7" w:rsidDel="001C0928">
          <w:delText xml:space="preserve">the genes linked to </w:delText>
        </w:r>
        <w:r w:rsidR="00076C1C" w:rsidDel="001C0928">
          <w:delText xml:space="preserve">630 SNPs </w:delText>
        </w:r>
        <w:r w:rsidR="002172E7" w:rsidDel="001C0928">
          <w:delText xml:space="preserve">with statistically significant associations in the GWAS </w:delText>
        </w:r>
        <w:r w:rsidR="00076C1C" w:rsidDel="001C0928">
          <w:delText>were analyzed</w:delText>
        </w:r>
        <w:r w:rsidDel="001C0928">
          <w:delText xml:space="preserve"> using the </w:delText>
        </w:r>
        <w:r w:rsidR="00B21ACB" w:rsidDel="001C0928">
          <w:delText>ZmRoot network</w:delText>
        </w:r>
        <w:r w:rsidR="00076C1C" w:rsidDel="001C0928">
          <w:delText>.</w:delText>
        </w:r>
        <w:r w:rsidDel="001C0928">
          <w:delText xml:space="preserve"> </w:delText>
        </w:r>
        <w:r w:rsidR="00076C1C" w:rsidDel="001C0928">
          <w:delText>Camoco</w:delText>
        </w:r>
        <w:r w:rsidDel="001C0928">
          <w:delText xml:space="preserve"> reported </w:delText>
        </w:r>
        <w:r w:rsidR="00F726CD" w:rsidDel="001C0928">
          <w:delText>209</w:delText>
        </w:r>
        <w:r w:rsidDel="001C0928">
          <w:delText xml:space="preserve"> </w:delText>
        </w:r>
        <w:r w:rsidR="00C917F5" w:rsidDel="001C0928">
          <w:delText xml:space="preserve">HPO </w:delText>
        </w:r>
        <w:r w:rsidDel="001C0928">
          <w:delText xml:space="preserve">genes at FDR &lt; 30% based on strong co-expression relationships with genes linked to other loci associated with </w:delText>
        </w:r>
        <w:r w:rsidR="00A86D70" w:rsidRPr="00A824EE" w:rsidDel="001C0928">
          <w:delText>cadmium</w:delText>
        </w:r>
        <w:r w:rsidDel="001C0928">
          <w:delText>.</w:delText>
        </w:r>
        <w:r w:rsidR="004A07D1" w:rsidDel="001C0928">
          <w:delText xml:space="preserve"> </w:delText>
        </w:r>
        <w:r w:rsidDel="001C0928">
          <w:delText>The number of</w:delText>
        </w:r>
        <w:r w:rsidR="004D7C7C" w:rsidDel="001C0928">
          <w:delText xml:space="preserve"> HPO</w:delText>
        </w:r>
        <w:commentRangeStart w:id="38"/>
        <w:commentRangeStart w:id="39"/>
        <w:r w:rsidDel="001C0928">
          <w:delText xml:space="preserve"> genes </w:delText>
        </w:r>
        <w:commentRangeEnd w:id="38"/>
        <w:r w:rsidR="002172E7" w:rsidDel="001C0928">
          <w:rPr>
            <w:rStyle w:val="CommentReference"/>
          </w:rPr>
          <w:commentReference w:id="38"/>
        </w:r>
        <w:commentRangeEnd w:id="39"/>
        <w:r w:rsidR="003E22F8" w:rsidDel="001C0928">
          <w:rPr>
            <w:rStyle w:val="CommentReference"/>
          </w:rPr>
          <w:commentReference w:id="39"/>
        </w:r>
        <w:r w:rsidDel="001C0928">
          <w:delText>discovered varied significantly across the ionomic traits we examined. For example, when using the root co-expression network, high-confidence candidates</w:delText>
        </w:r>
        <w:r w:rsidR="00C76D1F" w:rsidDel="001C0928">
          <w:delText xml:space="preserve"> were discovered</w:delText>
        </w:r>
        <w:r w:rsidDel="001C0928">
          <w:delText xml:space="preserve"> for </w:delText>
        </w:r>
        <w:commentRangeStart w:id="40"/>
        <w:r w:rsidDel="001C0928">
          <w:delText xml:space="preserve">15 of 17 different elements we examined (Al, As, B, Ca, Cd, Cu, Fe, K, Mg, Mn, Mo, P, Se, Sr, Zn), but the total number of candidate causal genes varied from 1 to 126 HPO genes, </w:delText>
        </w:r>
        <w:commentRangeEnd w:id="40"/>
        <w:r w:rsidR="00D73E92" w:rsidDel="001C0928">
          <w:rPr>
            <w:rStyle w:val="CommentReference"/>
          </w:rPr>
          <w:commentReference w:id="40"/>
        </w:r>
        <w:r w:rsidDel="001C0928">
          <w:delText xml:space="preserve">with Camoco reporting only 1 for </w:delText>
        </w:r>
        <w:r w:rsidR="0085253C" w:rsidDel="001C0928">
          <w:delText>Mg and Mo</w:delText>
        </w:r>
        <w:r w:rsidDel="001C0928">
          <w:delText xml:space="preserve"> and </w:delText>
        </w:r>
        <w:commentRangeStart w:id="41"/>
        <w:r w:rsidDel="001C0928">
          <w:delText xml:space="preserve">126 </w:delText>
        </w:r>
        <w:commentRangeEnd w:id="41"/>
        <w:r w:rsidR="002172E7" w:rsidDel="001C0928">
          <w:rPr>
            <w:rStyle w:val="CommentReference"/>
          </w:rPr>
          <w:commentReference w:id="41"/>
        </w:r>
        <w:r w:rsidDel="001C0928">
          <w:delText xml:space="preserve">for </w:delText>
        </w:r>
        <w:r w:rsidR="0085253C" w:rsidDel="001C0928">
          <w:delText>Cadmium</w:delText>
        </w:r>
        <w:r w:rsidDel="001C0928">
          <w:delText xml:space="preserve">. </w:delText>
        </w:r>
        <w:commentRangeStart w:id="42"/>
        <w:r w:rsidDel="001C0928">
          <w:delText xml:space="preserve">This likely reflects </w:delText>
        </w:r>
        <w:commentRangeEnd w:id="42"/>
        <w:r w:rsidR="00AE1EDD" w:rsidDel="001C0928">
          <w:rPr>
            <w:rStyle w:val="CommentReference"/>
          </w:rPr>
          <w:commentReference w:id="42"/>
        </w:r>
        <w:r w:rsidDel="001C0928">
          <w:delText xml:space="preserve">variability in the functional coherence of the genes that </w:delText>
        </w:r>
        <w:r w:rsidR="00A962D7" w:rsidDel="001C0928">
          <w:delText>are associated with each trait.</w:delText>
        </w:r>
      </w:del>
      <w:commentRangeEnd w:id="34"/>
      <w:r w:rsidR="001C0928">
        <w:rPr>
          <w:rStyle w:val="CommentReference"/>
        </w:rPr>
        <w:commentReference w:id="34"/>
      </w:r>
    </w:p>
    <w:p w14:paraId="15B59679" w14:textId="77777777" w:rsidR="00F11BB0" w:rsidRDefault="00F11BB0" w:rsidP="00F11BB0">
      <w:pPr>
        <w:pStyle w:val="Heading3"/>
      </w:pPr>
      <w:bookmarkStart w:id="43" w:name="_Ref485996339"/>
      <w:r>
        <w:t>Table 4</w:t>
      </w:r>
      <w:bookmarkEnd w:id="43"/>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w:t>
      </w:r>
      <w:r w:rsidR="00F11BB0">
        <w:lastRenderedPageBreak/>
        <w:t xml:space="preserve">input, discovering genes for 15 of the 17 elements for a total of </w:t>
      </w:r>
      <w:r w:rsidR="001A71E4">
        <w:t>335</w:t>
      </w:r>
      <w:r w:rsidR="00F11BB0">
        <w:t xml:space="preserve"> HPO genes, ranging from 1 to </w:t>
      </w:r>
      <w:commentRangeStart w:id="44"/>
      <w:commentRangeStart w:id="45"/>
      <w:r w:rsidR="00F11BB0">
        <w:t xml:space="preserve">126 </w:t>
      </w:r>
      <w:commentRangeEnd w:id="44"/>
      <w:r>
        <w:rPr>
          <w:rStyle w:val="CommentReference"/>
        </w:rPr>
        <w:commentReference w:id="44"/>
      </w:r>
      <w:commentRangeEnd w:id="45"/>
      <w:r w:rsidR="00024087">
        <w:rPr>
          <w:rStyle w:val="CommentReference"/>
        </w:rPr>
        <w:commentReference w:id="45"/>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46" w:name="_Ref487144620"/>
      <w:r>
        <w:t>Fig.</w:t>
      </w:r>
      <w:r w:rsidR="00663C67">
        <w:t xml:space="preserve"> 7</w:t>
      </w:r>
      <w:bookmarkEnd w:id="46"/>
    </w:p>
    <w:p w14:paraId="59897D08" w14:textId="669E6096" w:rsidR="00162DC9" w:rsidRDefault="00162DC9" w:rsidP="00162DC9">
      <w:pPr>
        <w:pStyle w:val="Heading4"/>
      </w:pPr>
      <w:r>
        <w:t>HPO Genes for Cd and Se in the ZmRoot Network</w:t>
      </w:r>
    </w:p>
    <w:p w14:paraId="1D9DA3AB" w14:textId="11C26ABE"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23349541" w:rsidR="00D277DD" w:rsidRDefault="00D277DD" w:rsidP="00027E14">
      <w:r>
        <w:fldChar w:fldCharType="begin"/>
      </w:r>
      <w:r>
        <w:instrText xml:space="preserve"> REF _Ref487144620 \h </w:instrText>
      </w:r>
      <w:r>
        <w:fldChar w:fldCharType="separate"/>
      </w:r>
      <w:r w:rsidR="002607DF">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CD5BD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4AD90D16"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 xml:space="preserve">co-expression subnetworks. Indeed, when we measured the direct correlation of gene-specific density and </w:t>
      </w:r>
      <w:r>
        <w:lastRenderedPageBreak/>
        <w:t>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F301D2">
        <w:t>Discussion</w:t>
      </w:r>
      <w:r w:rsidR="00F301D2">
        <w:fldChar w:fldCharType="end"/>
      </w:r>
      <w:r w:rsidR="00F301D2">
        <w:t>)</w:t>
      </w:r>
      <w:r w:rsidR="00013CDC">
        <w:t xml:space="preserve">. </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47" w:name="_Ref486000600"/>
      <w:r>
        <w:t>Table 5</w:t>
      </w:r>
      <w:bookmarkEnd w:id="47"/>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5684A858"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 xml:space="preserve">of the enriched GO terms were common across HPO+ sets for different </w:t>
      </w:r>
      <w:r w:rsidR="000F69D4">
        <w:lastRenderedPageBreak/>
        <w:t>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 GRMZM2G030673</w:t>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hich are likely to impact phosphorus allocation and accumulation.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48" w:name="_Ref483951527"/>
      <w:r>
        <w:t>Fig</w:t>
      </w:r>
      <w:r w:rsidR="00BA49AE">
        <w:t>.</w:t>
      </w:r>
      <w:r w:rsidR="00663C67">
        <w:t xml:space="preserve"> 8</w:t>
      </w:r>
      <w:bookmarkEnd w:id="48"/>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lastRenderedPageBreak/>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CD67BC">
      <w:pPr>
        <w:pStyle w:val="Heading2"/>
      </w:pPr>
      <w:r>
        <w:t>Camoco</w:t>
      </w:r>
      <w:commentRangeStart w:id="49"/>
      <w:commentRangeStart w:id="50"/>
      <w:r w:rsidR="005A3DE3">
        <w:t xml:space="preserve"> identified GWAS candidate</w:t>
      </w:r>
      <w:r w:rsidR="0063339F">
        <w:t xml:space="preserve"> genes </w:t>
      </w:r>
      <w:r w:rsidR="005A3DE3">
        <w:t xml:space="preserve">with </w:t>
      </w:r>
      <w:r w:rsidR="0063339F">
        <w:t xml:space="preserve">strong </w:t>
      </w:r>
      <w:commentRangeStart w:id="51"/>
      <w:r w:rsidR="0063339F">
        <w:t>literature</w:t>
      </w:r>
      <w:commentRangeEnd w:id="51"/>
      <w:r w:rsidR="00014A81">
        <w:rPr>
          <w:rStyle w:val="CommentReference"/>
          <w:rFonts w:asciiTheme="minorHAnsi" w:eastAsiaTheme="minorHAnsi" w:hAnsiTheme="minorHAnsi" w:cs="Arial"/>
          <w:color w:val="auto"/>
        </w:rPr>
        <w:commentReference w:id="51"/>
      </w:r>
      <w:r w:rsidR="0063339F">
        <w:t xml:space="preserve"> support for </w:t>
      </w:r>
      <w:r w:rsidR="005A3DE3">
        <w:t>roles</w:t>
      </w:r>
      <w:r w:rsidR="0063339F">
        <w:t xml:space="preserve"> in ion</w:t>
      </w:r>
      <w:r w:rsidR="005A3DE3">
        <w:t xml:space="preserve"> </w:t>
      </w:r>
      <w:commentRangeStart w:id="52"/>
      <w:r w:rsidR="005A3DE3">
        <w:t>accumulation</w:t>
      </w:r>
      <w:commentRangeEnd w:id="52"/>
      <w:r w:rsidR="005A3DE3">
        <w:rPr>
          <w:rStyle w:val="CommentReference"/>
          <w:rFonts w:asciiTheme="minorHAnsi" w:eastAsiaTheme="minorHAnsi" w:hAnsiTheme="minorHAnsi" w:cs="Arial"/>
          <w:color w:val="auto"/>
        </w:rPr>
        <w:commentReference w:id="52"/>
      </w:r>
      <w:commentRangeEnd w:id="49"/>
      <w:r w:rsidR="0063339F">
        <w:rPr>
          <w:rStyle w:val="CommentReference"/>
        </w:rPr>
        <w:commentReference w:id="49"/>
      </w:r>
      <w:commentRangeEnd w:id="50"/>
      <w:r w:rsidR="00826C26">
        <w:rPr>
          <w:rStyle w:val="CommentReference"/>
          <w:rFonts w:asciiTheme="minorHAnsi" w:eastAsiaTheme="minorHAnsi" w:hAnsiTheme="minorHAnsi" w:cs="Arial"/>
          <w:color w:val="auto"/>
        </w:rPr>
        <w:commentReference w:id="50"/>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6D760367"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53"/>
      <w:r w:rsidR="007C768D" w:rsidRPr="007C768D">
        <w:t>which is expressed in multiple plant compartments including the roots</w:t>
      </w:r>
      <w:commentRangeEnd w:id="53"/>
      <w:r w:rsidR="00744056">
        <w:rPr>
          <w:rStyle w:val="CommentReference"/>
        </w:rPr>
        <w:commentReference w:id="53"/>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former two of 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w:t>
      </w:r>
      <w:r w:rsidR="008C22D3">
        <w:lastRenderedPageBreak/>
        <w:t xml:space="preserve">and metabolite sulfation. </w:t>
      </w:r>
      <w:r w:rsidR="005A3DE3">
        <w:t>Also linked to this GWAS locus was a second</w:t>
      </w:r>
      <w:r w:rsidR="008C22D3">
        <w:t xml:space="preserve"> gene</w:t>
      </w:r>
      <w:r w:rsidR="005A3DE3">
        <w:t xml:space="preserve"> </w:t>
      </w:r>
      <w:commentRangeStart w:id="54"/>
      <w:r w:rsidR="008C22D3">
        <w:t xml:space="preserve">critical </w:t>
      </w:r>
      <w:commentRangeEnd w:id="54"/>
      <w:r w:rsidR="005E3740">
        <w:rPr>
          <w:rStyle w:val="CommentReference"/>
        </w:rPr>
        <w:commentReference w:id="54"/>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55"/>
      <w:r>
        <w:t>Transporters</w:t>
      </w:r>
      <w:commentRangeEnd w:id="55"/>
      <w:r w:rsidR="005E3740">
        <w:rPr>
          <w:rStyle w:val="CommentReference"/>
          <w:rFonts w:asciiTheme="minorHAnsi" w:eastAsiaTheme="minorHAnsi" w:hAnsiTheme="minorHAnsi" w:cs="Arial"/>
          <w:color w:val="auto"/>
        </w:rPr>
        <w:commentReference w:id="55"/>
      </w:r>
    </w:p>
    <w:p w14:paraId="64C96DFE" w14:textId="37945C55"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54A59A77" w:rsidR="008C22D3" w:rsidRPr="00E2578B" w:rsidRDefault="008C22D3" w:rsidP="008C22D3">
      <w:pPr>
        <w:rPr>
          <w:rFonts w:ascii="Times" w:eastAsia="Times New Roman" w:hAnsi="Times" w:cs="Times New Roman"/>
          <w:sz w:val="20"/>
          <w:szCs w:val="20"/>
        </w:rPr>
      </w:pPr>
      <w:r>
        <w:t>Cadmium was well measured and affected by substantial genetic variance</w:t>
      </w:r>
      <w:r w:rsidR="001C2F18">
        <w:t xml:space="preserve"> </w:t>
      </w:r>
      <w:r w:rsidR="001C2F18">
        <w:fldChar w:fldCharType="begin" w:fldLock="1"/>
      </w:r>
      <w:r w:rsidR="005B6F9E">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0D3FBC">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ARR1-like gene GRMZM2G067702 was </w:t>
      </w:r>
      <w:r w:rsidR="00681884">
        <w:t xml:space="preserve">also </w:t>
      </w:r>
      <w:r>
        <w:t xml:space="preserve">an HPO gene associated with Cd. Previous work has shown that ARR genes from Arabidopsis are present in the stele where they regulate the activity of HKT1 </w:t>
      </w:r>
      <w:r w:rsidR="000D3FBC">
        <w:fldChar w:fldCharType="begin" w:fldLock="1"/>
      </w:r>
      <w:r w:rsidR="001C2F1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p>
    <w:p w14:paraId="6D3C520A" w14:textId="37AF97D6" w:rsidR="008C22D3" w:rsidRDefault="008C22D3" w:rsidP="00EF1080">
      <w:pPr>
        <w:pStyle w:val="Heading3"/>
      </w:pPr>
      <w:commentRangeStart w:id="56"/>
      <w:del w:id="57" w:author="rob" w:date="2017-08-04T20:57:00Z">
        <w:r w:rsidDel="00014A81">
          <w:lastRenderedPageBreak/>
          <w:delText xml:space="preserve">Multi ionomic </w:delText>
        </w:r>
        <w:commentRangeStart w:id="58"/>
        <w:r w:rsidDel="00014A81">
          <w:delText>hits</w:delText>
        </w:r>
        <w:commentRangeEnd w:id="56"/>
        <w:r w:rsidR="000D226B" w:rsidDel="00014A81">
          <w:rPr>
            <w:rStyle w:val="CommentReference"/>
            <w:rFonts w:asciiTheme="minorHAnsi" w:eastAsiaTheme="minorHAnsi" w:hAnsiTheme="minorHAnsi" w:cs="Arial"/>
            <w:color w:val="auto"/>
          </w:rPr>
          <w:commentReference w:id="56"/>
        </w:r>
      </w:del>
      <w:ins w:id="59" w:author="rob" w:date="2017-08-04T20:58:00Z">
        <w:r w:rsidR="00014A81">
          <w:t xml:space="preserve">HPO </w:t>
        </w:r>
      </w:ins>
      <w:ins w:id="60" w:author="rob" w:date="2017-08-04T21:00:00Z">
        <w:r w:rsidR="00014A81">
          <w:t>gene d9 recapitulates ionomic phenotypes in gene mutants</w:t>
        </w:r>
      </w:ins>
      <w:commentRangeEnd w:id="58"/>
      <w:ins w:id="61" w:author="rob" w:date="2017-08-04T21:01:00Z">
        <w:r w:rsidR="00014A81">
          <w:rPr>
            <w:rStyle w:val="CommentReference"/>
            <w:rFonts w:asciiTheme="minorHAnsi" w:eastAsiaTheme="minorHAnsi" w:hAnsiTheme="minorHAnsi" w:cs="Arial"/>
            <w:color w:val="auto"/>
          </w:rPr>
          <w:commentReference w:id="58"/>
        </w:r>
      </w:ins>
    </w:p>
    <w:p w14:paraId="49BC41C6" w14:textId="4AA17E22"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570DC" w:rsidRPr="00A570DC">
        <w:fldChar w:fldCharType="separate"/>
      </w:r>
      <w:r w:rsidR="00C61012" w:rsidRPr="00C61012">
        <w:rPr>
          <w:noProof/>
        </w:rPr>
        <w:t>(Winkler and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F23900">
        <w:rPr>
          <w:i/>
        </w:rPr>
        <w:t>dwarf8</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Pr="00861C5C" w:rsidRDefault="00BC497E" w:rsidP="00BC497E">
      <w:pPr>
        <w:pStyle w:val="Heading3"/>
        <w:rPr>
          <w:highlight w:val="red"/>
        </w:rPr>
      </w:pPr>
      <w:bookmarkStart w:id="62" w:name="_Ref484091798"/>
      <w:r w:rsidRPr="00861C5C">
        <w:rPr>
          <w:highlight w:val="red"/>
        </w:rPr>
        <w:t>Fig</w:t>
      </w:r>
      <w:r w:rsidR="00BA55F6" w:rsidRPr="00861C5C">
        <w:rPr>
          <w:highlight w:val="red"/>
        </w:rPr>
        <w:t>.</w:t>
      </w:r>
      <w:r w:rsidR="00663C67" w:rsidRPr="00861C5C">
        <w:rPr>
          <w:highlight w:val="red"/>
        </w:rPr>
        <w:t xml:space="preserve"> 9</w:t>
      </w:r>
      <w:bookmarkEnd w:id="62"/>
    </w:p>
    <w:p w14:paraId="67C768BA" w14:textId="2EEF6564" w:rsidR="00BC497E" w:rsidRPr="00861C5C" w:rsidRDefault="00402BBA" w:rsidP="00BC497E">
      <w:pPr>
        <w:pStyle w:val="Heading4"/>
        <w:rPr>
          <w:highlight w:val="red"/>
        </w:rPr>
      </w:pPr>
      <w:r w:rsidRPr="00861C5C">
        <w:rPr>
          <w:highlight w:val="red"/>
        </w:rPr>
        <w:t>Ionomic profiles</w:t>
      </w:r>
      <w:r w:rsidR="00BC497E" w:rsidRPr="00861C5C">
        <w:rPr>
          <w:highlight w:val="red"/>
        </w:rPr>
        <w:t xml:space="preserve"> of D8 and D9 mutants </w:t>
      </w:r>
    </w:p>
    <w:p w14:paraId="2DB77058" w14:textId="77777777" w:rsidR="009D3B04" w:rsidRDefault="00BC497E" w:rsidP="00BC497E">
      <w:r w:rsidRPr="00861C5C">
        <w:rPr>
          <w:highlight w:val="red"/>
        </w:rPr>
        <w:t xml:space="preserve">Explanation of </w:t>
      </w:r>
      <w:commentRangeStart w:id="63"/>
      <w:r w:rsidRPr="00861C5C">
        <w:rPr>
          <w:highlight w:val="red"/>
        </w:rPr>
        <w:t>boxplots</w:t>
      </w:r>
      <w:commentRangeEnd w:id="63"/>
      <w:r w:rsidR="00D66B87" w:rsidRPr="00861C5C">
        <w:rPr>
          <w:rStyle w:val="CommentReference"/>
          <w:highlight w:val="red"/>
        </w:rPr>
        <w:commentReference w:id="63"/>
      </w:r>
    </w:p>
    <w:p w14:paraId="5D29E627" w14:textId="243871C8"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775A9">
        <w:fldChar w:fldCharType="separate"/>
      </w:r>
      <w:r w:rsidR="00C61012" w:rsidRPr="00C61012">
        <w:rPr>
          <w:noProof/>
        </w:rPr>
        <w:t>(Winkler and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commentRangeStart w:id="64"/>
      <w:r w:rsidR="00046958" w:rsidRPr="00046958">
        <w:rPr>
          <w:highlight w:val="cyan"/>
        </w:rPr>
        <w:t>[cite]</w:t>
      </w:r>
      <w:commentRangeEnd w:id="64"/>
      <w:r w:rsidR="00540064">
        <w:rPr>
          <w:rStyle w:val="CommentReference"/>
        </w:rPr>
        <w:commentReference w:id="64"/>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65"/>
      <w:r w:rsidRPr="009D3B04">
        <w:t>a mere 22 Mb away from</w:t>
      </w:r>
      <w:commentRangeEnd w:id="65"/>
      <w:r w:rsidR="00710CD8">
        <w:rPr>
          <w:rStyle w:val="CommentReference"/>
        </w:rPr>
        <w:commentReference w:id="65"/>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66" w:name="_Ref481757037"/>
      <w:bookmarkStart w:id="67" w:name="_Ref484529183"/>
      <w:r>
        <w:t>Fig.</w:t>
      </w:r>
      <w:r w:rsidR="00663C67">
        <w:t xml:space="preserve"> 10</w:t>
      </w:r>
      <w:bookmarkEnd w:id="66"/>
      <w:bookmarkEnd w:id="67"/>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w:t>
      </w:r>
      <w:r>
        <w:lastRenderedPageBreak/>
        <w:t xml:space="preserve">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68"/>
      <w:r>
        <w:t xml:space="preserve">resulted in excess Fe </w:t>
      </w:r>
      <w:commentRangeEnd w:id="68"/>
      <w:r w:rsidR="00DB754F">
        <w:rPr>
          <w:rStyle w:val="CommentReference"/>
        </w:rPr>
        <w:commentReference w:id="68"/>
      </w:r>
      <w:r>
        <w:t xml:space="preserve">points to a conserved role for the DELLA domain transcription factors and GA signaling in Fe homeostasis in maize, a plant with an entirely different Fe </w:t>
      </w:r>
      <w:commentRangeStart w:id="69"/>
      <w:r>
        <w:t xml:space="preserve">uptake system </w:t>
      </w:r>
      <w:commentRangeEnd w:id="69"/>
      <w:r w:rsidR="006C4ECD">
        <w:rPr>
          <w:rStyle w:val="CommentReference"/>
        </w:rPr>
        <w:commentReference w:id="69"/>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70"/>
      <w:r>
        <w:t>of phenylpropanoids</w:t>
      </w:r>
      <w:commentRangeEnd w:id="70"/>
      <w:r w:rsidR="006C4ECD">
        <w:rPr>
          <w:rStyle w:val="CommentReference"/>
        </w:rPr>
        <w:commentReference w:id="70"/>
      </w:r>
      <w:r>
        <w:t xml:space="preserve">. </w:t>
      </w:r>
      <w:commentRangeStart w:id="71"/>
      <w:r>
        <w:t xml:space="preserve">The successive steps </w:t>
      </w:r>
      <w:commentRangeEnd w:id="71"/>
      <w:r w:rsidR="00DA6EA3">
        <w:rPr>
          <w:rStyle w:val="CommentReference"/>
        </w:rPr>
        <w:commentReference w:id="71"/>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72"/>
      <w:r>
        <w:t>pioneer s</w:t>
      </w:r>
      <w:commentRangeEnd w:id="72"/>
      <w:r w:rsidR="006C4ECD">
        <w:rPr>
          <w:rStyle w:val="CommentReference"/>
        </w:rPr>
        <w:commentReference w:id="72"/>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73"/>
      <w:r>
        <w:t xml:space="preserve">if summed across multiple </w:t>
      </w:r>
      <w:commentRangeStart w:id="74"/>
      <w:r>
        <w:t>SNPs</w:t>
      </w:r>
      <w:commentRangeEnd w:id="74"/>
      <w:r w:rsidR="002851CD">
        <w:rPr>
          <w:rStyle w:val="CommentReference"/>
        </w:rPr>
        <w:commentReference w:id="74"/>
      </w:r>
      <w:commentRangeEnd w:id="73"/>
      <w:r w:rsidR="00EC3DC7">
        <w:rPr>
          <w:rStyle w:val="CommentReference"/>
        </w:rPr>
        <w:commentReference w:id="73"/>
      </w:r>
      <w:r>
        <w:t>. The Laccase 12 gene (GRMZM2G336337</w:t>
      </w:r>
      <w:r w:rsidR="006E1DB2">
        <w:t>)</w:t>
      </w:r>
      <w:r>
        <w:t xml:space="preserve"> was also a multi-ionomic hit with linked SNPs affecting Cd</w:t>
      </w:r>
      <w:r w:rsidRPr="002851CD">
        <w:rPr>
          <w:highlight w:val="cyan"/>
        </w:rPr>
        <w:t>,</w:t>
      </w:r>
      <w:commentRangeStart w:id="75"/>
      <w:r w:rsidRPr="002851CD">
        <w:rPr>
          <w:highlight w:val="cyan"/>
        </w:rPr>
        <w:t xml:space="preserve"> Fe, and P</w:t>
      </w:r>
      <w:commentRangeEnd w:id="75"/>
      <w:r w:rsidR="00BB2D41">
        <w:rPr>
          <w:rStyle w:val="CommentReference"/>
        </w:rPr>
        <w:commentReference w:id="75"/>
      </w:r>
      <w:r>
        <w:t>.</w:t>
      </w:r>
    </w:p>
    <w:p w14:paraId="7FE90DEB" w14:textId="7B771314"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76"/>
      <w:r>
        <w:t>nicotianamine</w:t>
      </w:r>
      <w:commentRangeEnd w:id="76"/>
      <w:r w:rsidR="006C4ECD">
        <w:rPr>
          <w:rStyle w:val="CommentReference"/>
        </w:rPr>
        <w:commentReference w:id="76"/>
      </w:r>
      <w:r>
        <w:t xml:space="preserve"> syntase3 gene</w:t>
      </w:r>
      <w:r w:rsidR="00334D14">
        <w:t xml:space="preserve"> (GRMZM2G439195, ZmPAN-Cd</w:t>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77" w:name="_Ref469995568"/>
      <w:r>
        <w:rPr>
          <w:rStyle w:val="CommentReference"/>
        </w:rPr>
        <w:commentReference w:id="78"/>
      </w:r>
    </w:p>
    <w:p w14:paraId="4B5173AE" w14:textId="067F5A65" w:rsidR="006B33EA" w:rsidRDefault="006B33EA" w:rsidP="006804EA">
      <w:pPr>
        <w:pStyle w:val="Heading1"/>
      </w:pPr>
      <w:bookmarkStart w:id="79" w:name="_Ref487125611"/>
      <w:r>
        <w:t>Discussion</w:t>
      </w:r>
      <w:bookmarkEnd w:id="77"/>
      <w:bookmarkEnd w:id="79"/>
    </w:p>
    <w:p w14:paraId="35632E01" w14:textId="0A746DCA"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w:t>
      </w:r>
      <w:r>
        <w:lastRenderedPageBreak/>
        <w:t xml:space="preserve">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80"/>
      <w:commentRangeStart w:id="81"/>
      <w:r>
        <w:t>gene expression data</w:t>
      </w:r>
      <w:commentRangeEnd w:id="80"/>
      <w:r w:rsidR="00413505">
        <w:rPr>
          <w:rStyle w:val="CommentReference"/>
        </w:rPr>
        <w:commentReference w:id="80"/>
      </w:r>
      <w:commentRangeEnd w:id="81"/>
      <w:r w:rsidR="00832A5C">
        <w:rPr>
          <w:rStyle w:val="CommentReference"/>
        </w:rPr>
        <w:commentReference w:id="81"/>
      </w:r>
      <w:r>
        <w:t>, which can be readily collected now for most species of interest, to add an important interpretation and prioritization filte</w:t>
      </w:r>
      <w:r w:rsidR="002F0734">
        <w:t>r to the output of a GWA study.</w:t>
      </w:r>
    </w:p>
    <w:p w14:paraId="364236C0" w14:textId="0D169E90"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2319EE">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2319EE">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134E49">
        <w:t>Fig. 6</w:t>
      </w:r>
      <w:r w:rsidR="00134E49">
        <w:fldChar w:fldCharType="end"/>
      </w:r>
      <w:r w:rsidRPr="00134E49">
        <w:t>).</w:t>
      </w:r>
    </w:p>
    <w:p w14:paraId="6867D209" w14:textId="4E326F1D" w:rsidR="004C123B" w:rsidRDefault="004C123B" w:rsidP="004C123B">
      <w:r>
        <w:t>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E86322">
        <w:t xml:space="preserve"> </w:t>
      </w:r>
      <w:r>
        <w:t xml:space="preserve"> </w:t>
      </w:r>
      <w:commentRangeStart w:id="82"/>
      <w:commentRangeStart w:id="83"/>
      <w:r w:rsidRPr="0011301D">
        <w:rPr>
          <w:highlight w:val="cyan"/>
        </w:rPr>
        <w:t xml:space="preserve">&lt;optional:  </w:t>
      </w:r>
      <w:commentRangeEnd w:id="82"/>
      <w:r w:rsidR="00413505">
        <w:rPr>
          <w:rStyle w:val="CommentReference"/>
        </w:rPr>
        <w:commentReference w:id="82"/>
      </w:r>
      <w:bookmarkStart w:id="84" w:name="_GoBack"/>
      <w:bookmarkEnd w:id="84"/>
      <w:commentRangeEnd w:id="83"/>
      <w:r w:rsidR="00F36B00">
        <w:rPr>
          <w:rStyle w:val="CommentReference"/>
        </w:rPr>
        <w:commentReference w:id="83"/>
      </w:r>
      <w:r w:rsidRPr="0011301D">
        <w:rPr>
          <w:highlight w:val="cyan"/>
        </w:rPr>
        <w:t>point out some of the obvious example candidate genes that we miss&gt;</w:t>
      </w:r>
    </w:p>
    <w:p w14:paraId="6398333E" w14:textId="11C1A969" w:rsidR="0021466E" w:rsidRDefault="004C123B" w:rsidP="004C123B">
      <w:r>
        <w:t xml:space="preserve">In completing the evaluation of our approach based on Gene Ontology, we observed a trend worth noting. We used sets of genes annotated to the same GO term as a gold standard for groups of </w:t>
      </w:r>
      <w:r>
        <w:lastRenderedPageBreak/>
        <w:t xml:space="preserve">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563BF32B" w14:textId="342F1773"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It was not until the HPO gene sets were supplicated 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most likely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6B572EAD" w14:textId="10658ABB" w:rsidR="006E4EBF" w:rsidRDefault="004C123B" w:rsidP="007928DE">
      <w:r>
        <w:t>O</w:t>
      </w:r>
      <w:r w:rsidR="005122BA">
        <w:t>ur analysis</w:t>
      </w:r>
      <w:r>
        <w:t xml:space="preserve"> </w:t>
      </w:r>
      <w:r w:rsidR="00ED314C">
        <w:t xml:space="preserve">shows </w:t>
      </w:r>
      <w:r>
        <w:t>that the loci implicated by thes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 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 specific curations based on integrated GWAS and co-expression.</w:t>
      </w:r>
    </w:p>
    <w:p w14:paraId="5AE8CF5B" w14:textId="636B6A26"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6220F692" w14:textId="679D0F8F" w:rsidR="009438C3" w:rsidRDefault="004C123B" w:rsidP="009438C3">
      <w:pPr>
        <w:pStyle w:val="Heading2"/>
      </w:pPr>
      <w:r>
        <w:t>Co-expression context matters</w:t>
      </w:r>
    </w:p>
    <w:p w14:paraId="6B623317" w14:textId="4C199715"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 xml:space="preserve">expression profiles collected </w:t>
      </w:r>
      <w:r>
        <w:lastRenderedPageBreak/>
        <w:t>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5512E3">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AE58B8">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2607DF">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2DBF949B" w14:textId="4789AD5B"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44EE431F" w14:textId="151E0202"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2607DF">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195A6C">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524CE" w:rsidRPr="00E630E0">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7635B">
        <w:t>Supp. Table 6</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5EBB998D" w14:textId="629C65C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05A8F953" w14:textId="09F3D2F0" w:rsidR="00C42754" w:rsidRDefault="00C42754" w:rsidP="006804EA">
      <w:pPr>
        <w:pStyle w:val="Heading1"/>
      </w:pPr>
      <w:r>
        <w:lastRenderedPageBreak/>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85" w:name="_Ref463088833"/>
      <w:r>
        <w:t>Materials and Methods</w:t>
      </w:r>
      <w:bookmarkEnd w:id="85"/>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E86322" w:rsidP="008D2BA7">
      <w:hyperlink r:id="rId10"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w:t>
      </w:r>
      <w:r w:rsidR="00AD4ED9">
        <w:lastRenderedPageBreak/>
        <w:t>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68518B76"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680E782B"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 xml:space="preserve">(Anders, Pyl, and </w:t>
      </w:r>
      <w:r w:rsidR="00C61012" w:rsidRPr="00C61012">
        <w:rPr>
          <w:noProof/>
        </w:rPr>
        <w:lastRenderedPageBreak/>
        <w:t>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86" w:name="_Ref447101528"/>
      <w:r w:rsidRPr="0045686C">
        <w:rPr>
          <w:rFonts w:eastAsiaTheme="minorEastAsia"/>
        </w:rPr>
        <w:t>Eq.1</w:t>
      </w:r>
      <w:bookmarkEnd w:id="86"/>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w:t>
      </w:r>
      <w:r w:rsidR="00407DA2">
        <w:lastRenderedPageBreak/>
        <w:t>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87" w:name="_Ref447101545"/>
      <w:bookmarkStart w:id="88" w:name="_Ref464049667"/>
      <w:r>
        <w:t>Eq.</w:t>
      </w:r>
      <w:bookmarkEnd w:id="87"/>
      <w:r w:rsidR="0020783F">
        <w:t>2</w:t>
      </w:r>
      <w:bookmarkEnd w:id="88"/>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89" w:name="_Ref447101563"/>
      <w:bookmarkStart w:id="90" w:name="_Ref464738379"/>
      <w:r w:rsidRPr="0045686C">
        <w:rPr>
          <w:rFonts w:eastAsiaTheme="minorEastAsia"/>
        </w:rPr>
        <w:t>Eq.</w:t>
      </w:r>
      <w:bookmarkEnd w:id="89"/>
      <w:r>
        <w:rPr>
          <w:rFonts w:eastAsiaTheme="minorEastAsia"/>
        </w:rPr>
        <w:t>3</w:t>
      </w:r>
      <w:bookmarkEnd w:id="90"/>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91" w:name="_Ref447101571"/>
      <w:r>
        <w:t>Eq.</w:t>
      </w:r>
      <w:r w:rsidR="00503064">
        <w:t>4</w:t>
      </w:r>
      <w:bookmarkEnd w:id="91"/>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92" w:name="_Ref484125232"/>
      <w:r>
        <w:t>Eq.</w:t>
      </w:r>
      <w:r w:rsidR="005936F2">
        <w:t xml:space="preserve"> 6</w:t>
      </w:r>
      <w:bookmarkEnd w:id="92"/>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lastRenderedPageBreak/>
        <w:t>False Candidate Rate</w:t>
      </w:r>
    </w:p>
    <w:p w14:paraId="113E0B52" w14:textId="2C3D4566" w:rsidR="005936F2" w:rsidRDefault="005936F2" w:rsidP="005936F2">
      <w:pPr>
        <w:pStyle w:val="Heading3"/>
      </w:pPr>
      <w:bookmarkStart w:id="93" w:name="_Ref458775441"/>
      <w:bookmarkStart w:id="94" w:name="_Ref484125256"/>
      <w:r>
        <w:t>Eq. 7</w:t>
      </w:r>
      <w:bookmarkEnd w:id="93"/>
      <w:bookmarkEnd w:id="94"/>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6CA5963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w:t>
      </w:r>
      <w:r w:rsidR="009430C5">
        <w:t xml:space="preserve"> Ziegler et al. </w:t>
      </w:r>
      <w:r w:rsidR="009430C5">
        <w:fldChar w:fldCharType="begin" w:fldLock="1"/>
      </w:r>
      <w:r w:rsidR="009430C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lastRenderedPageBreak/>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BAD2F06" w14:textId="28E35348"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1C3BF79F"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E3983FC" w14:textId="2BE1C9CC" w:rsidR="00331862" w:rsidRDefault="008134F4" w:rsidP="0019068B">
      <w:pPr>
        <w:pStyle w:val="Heading2"/>
      </w:pPr>
      <w:r>
        <w:t>Reduced accession ZmPAN networks</w:t>
      </w:r>
    </w:p>
    <w:p w14:paraId="5F894312" w14:textId="097C48AD" w:rsidR="00331862" w:rsidRDefault="00331862" w:rsidP="00331862">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4E9B5BEA" w14:textId="77777777" w:rsidR="00331862" w:rsidRPr="00331862" w:rsidRDefault="00331862" w:rsidP="00331862"/>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32F042D7" w14:textId="019C5E7E" w:rsidR="009430C5" w:rsidRPr="009430C5" w:rsidRDefault="003F1192" w:rsidP="009430C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430C5" w:rsidRPr="009430C5">
        <w:rPr>
          <w:rFonts w:ascii="Calibri" w:hAnsi="Calibri" w:cs="Times New Roman"/>
          <w:noProof/>
          <w:szCs w:val="24"/>
        </w:rPr>
        <w:t xml:space="preserve">Anders, Simon, Paul Theodor Pyl, and Wolfgang Huber. 2014. “HTSeq - A Python Framework to Work with High-Throughput Sequencing Data.” </w:t>
      </w:r>
      <w:r w:rsidR="009430C5" w:rsidRPr="009430C5">
        <w:rPr>
          <w:rFonts w:ascii="Calibri" w:hAnsi="Calibri" w:cs="Times New Roman"/>
          <w:i/>
          <w:iCs/>
          <w:noProof/>
          <w:szCs w:val="24"/>
        </w:rPr>
        <w:t>Bioinformatics (Oxford, England)</w:t>
      </w:r>
      <w:r w:rsidR="009430C5" w:rsidRPr="009430C5">
        <w:rPr>
          <w:rFonts w:ascii="Calibri" w:hAnsi="Calibri" w:cs="Times New Roman"/>
          <w:noProof/>
          <w:szCs w:val="24"/>
        </w:rPr>
        <w:t xml:space="preserve"> 31 (2): 166–69. </w:t>
      </w:r>
      <w:r w:rsidR="009430C5" w:rsidRPr="009430C5">
        <w:rPr>
          <w:rFonts w:ascii="Calibri" w:hAnsi="Calibri" w:cs="Times New Roman"/>
          <w:noProof/>
          <w:szCs w:val="24"/>
        </w:rPr>
        <w:lastRenderedPageBreak/>
        <w:t>doi:10.1093/bioinformatics/btu638.</w:t>
      </w:r>
    </w:p>
    <w:p w14:paraId="46410ED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9430C5">
        <w:rPr>
          <w:rFonts w:ascii="Calibri" w:hAnsi="Calibri" w:cs="Times New Roman"/>
          <w:i/>
          <w:iCs/>
          <w:noProof/>
          <w:szCs w:val="24"/>
        </w:rPr>
        <w:t>Nucleic Acids Research</w:t>
      </w:r>
      <w:r w:rsidRPr="009430C5">
        <w:rPr>
          <w:rFonts w:ascii="Calibri" w:hAnsi="Calibri" w:cs="Times New Roman"/>
          <w:noProof/>
          <w:szCs w:val="24"/>
        </w:rPr>
        <w:t>, gkv1007. doi:10.1093/nar/gkv1007.</w:t>
      </w:r>
    </w:p>
    <w:p w14:paraId="48E42F8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9430C5">
        <w:rPr>
          <w:rFonts w:ascii="Calibri" w:hAnsi="Calibri" w:cs="Times New Roman"/>
          <w:i/>
          <w:iCs/>
          <w:noProof/>
          <w:szCs w:val="24"/>
        </w:rPr>
        <w:t>G3&amp;amp;#58; Genes|Genomes|Genetics</w:t>
      </w:r>
      <w:r w:rsidRPr="009430C5">
        <w:rPr>
          <w:rFonts w:ascii="Calibri" w:hAnsi="Calibri" w:cs="Times New Roman"/>
          <w:noProof/>
          <w:szCs w:val="24"/>
        </w:rPr>
        <w:t xml:space="preserve"> 6 (December): 4175–83. doi:10.1534/g3.116.034827.</w:t>
      </w:r>
    </w:p>
    <w:p w14:paraId="7500B99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9430C5">
        <w:rPr>
          <w:rFonts w:ascii="Calibri" w:hAnsi="Calibri" w:cs="Times New Roman"/>
          <w:i/>
          <w:iCs/>
          <w:noProof/>
          <w:szCs w:val="24"/>
        </w:rPr>
        <w:t>Plant Physiology</w:t>
      </w:r>
      <w:r w:rsidRPr="009430C5">
        <w:rPr>
          <w:rFonts w:ascii="Calibri" w:hAnsi="Calibri" w:cs="Times New Roman"/>
          <w:noProof/>
          <w:szCs w:val="24"/>
        </w:rPr>
        <w:t xml:space="preserve"> 146 (2): 762–71. doi:10.1104/pp.107.109587.</w:t>
      </w:r>
    </w:p>
    <w:p w14:paraId="37DDBF3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2010. “Ionomics: The Functional Genomics of Elements.” </w:t>
      </w:r>
      <w:r w:rsidRPr="009430C5">
        <w:rPr>
          <w:rFonts w:ascii="Calibri" w:hAnsi="Calibri" w:cs="Times New Roman"/>
          <w:i/>
          <w:iCs/>
          <w:noProof/>
          <w:szCs w:val="24"/>
        </w:rPr>
        <w:t>Briefings in Functional Genomics</w:t>
      </w:r>
      <w:r w:rsidRPr="009430C5">
        <w:rPr>
          <w:rFonts w:ascii="Calibri" w:hAnsi="Calibri" w:cs="Times New Roman"/>
          <w:noProof/>
          <w:szCs w:val="24"/>
        </w:rPr>
        <w:t xml:space="preserve"> 9 (2): 149–56. doi:10.1093/bfgp/elp055.</w:t>
      </w:r>
    </w:p>
    <w:p w14:paraId="50FE3CB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and Brian P Dilkes. 2012. “Elemental Profiles Reflect Plant Adaptations to the Environment.” </w:t>
      </w:r>
      <w:r w:rsidRPr="009430C5">
        <w:rPr>
          <w:rFonts w:ascii="Calibri" w:hAnsi="Calibri" w:cs="Times New Roman"/>
          <w:i/>
          <w:iCs/>
          <w:noProof/>
          <w:szCs w:val="24"/>
        </w:rPr>
        <w:t>Science (New York, N.Y.)</w:t>
      </w:r>
      <w:r w:rsidRPr="009430C5">
        <w:rPr>
          <w:rFonts w:ascii="Calibri" w:hAnsi="Calibri" w:cs="Times New Roman"/>
          <w:noProof/>
          <w:szCs w:val="24"/>
        </w:rPr>
        <w:t xml:space="preserve"> 336 (6089): 1661–63. doi:10.1126/science.1219992.</w:t>
      </w:r>
    </w:p>
    <w:p w14:paraId="446CCD4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9430C5">
        <w:rPr>
          <w:rFonts w:ascii="Calibri" w:hAnsi="Calibri" w:cs="Times New Roman"/>
          <w:i/>
          <w:iCs/>
          <w:noProof/>
          <w:szCs w:val="24"/>
        </w:rPr>
        <w:t>PLoS ONE</w:t>
      </w:r>
      <w:r w:rsidRPr="009430C5">
        <w:rPr>
          <w:rFonts w:ascii="Calibri" w:hAnsi="Calibri" w:cs="Times New Roman"/>
          <w:noProof/>
          <w:szCs w:val="24"/>
        </w:rPr>
        <w:t xml:space="preserve"> 9 (1). doi:10.1371/journal.pone.0087628.</w:t>
      </w:r>
    </w:p>
    <w:p w14:paraId="1D0B82C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5 (33): 12081–86. doi:10.1073/pnas.0804175105.</w:t>
      </w:r>
    </w:p>
    <w:p w14:paraId="5DA57E7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30F1511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3 (19): 2633–35. doi:10.1093/bioinformatics/btm308.</w:t>
      </w:r>
    </w:p>
    <w:p w14:paraId="34C1434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714–18. doi:10.1126/science.1174276.</w:t>
      </w:r>
    </w:p>
    <w:p w14:paraId="753F367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9430C5">
        <w:rPr>
          <w:rFonts w:ascii="Calibri" w:hAnsi="Calibri" w:cs="Times New Roman"/>
          <w:i/>
          <w:iCs/>
          <w:noProof/>
          <w:szCs w:val="24"/>
        </w:rPr>
        <w:t>BMC Medical Genomics</w:t>
      </w:r>
      <w:r w:rsidRPr="009430C5">
        <w:rPr>
          <w:rFonts w:ascii="Calibri" w:hAnsi="Calibri" w:cs="Times New Roman"/>
          <w:noProof/>
          <w:szCs w:val="24"/>
        </w:rPr>
        <w:t xml:space="preserve"> 7 (1): 48. doi:10.1186/1755-8794-7-48.</w:t>
      </w:r>
    </w:p>
    <w:p w14:paraId="151A33A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9430C5">
        <w:rPr>
          <w:rFonts w:ascii="Calibri" w:hAnsi="Calibri" w:cs="Times New Roman"/>
          <w:i/>
          <w:iCs/>
          <w:noProof/>
          <w:szCs w:val="24"/>
        </w:rPr>
        <w:t>Cell Systems</w:t>
      </w:r>
      <w:r w:rsidRPr="009430C5">
        <w:rPr>
          <w:rFonts w:ascii="Calibri" w:hAnsi="Calibri" w:cs="Times New Roman"/>
          <w:noProof/>
          <w:szCs w:val="24"/>
        </w:rPr>
        <w:t xml:space="preserve"> 4 (1). Elsevier Inc.: 46–59.e4. doi:10.1016/j.cels.2016.10.014.</w:t>
      </w:r>
    </w:p>
    <w:p w14:paraId="293B4F4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lastRenderedPageBreak/>
        <w:t xml:space="preserve">Caldwell, Katherine S., Joanne Russell, Peter Langridge, and Wayne Powell. 2006. “Extreme Population-Dependent Linkage Disequilibrium Detected in an Inbreeding Plant Species, Hordeum Vulgare.” </w:t>
      </w:r>
      <w:r w:rsidRPr="009430C5">
        <w:rPr>
          <w:rFonts w:ascii="Calibri" w:hAnsi="Calibri" w:cs="Times New Roman"/>
          <w:i/>
          <w:iCs/>
          <w:noProof/>
          <w:szCs w:val="24"/>
        </w:rPr>
        <w:t>Genetics</w:t>
      </w:r>
      <w:r w:rsidRPr="009430C5">
        <w:rPr>
          <w:rFonts w:ascii="Calibri" w:hAnsi="Calibri" w:cs="Times New Roman"/>
          <w:noProof/>
          <w:szCs w:val="24"/>
        </w:rPr>
        <w:t xml:space="preserve"> 172 (1): 557–67. doi:10.1534/genetics.104.038489.</w:t>
      </w:r>
    </w:p>
    <w:p w14:paraId="635D1B9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9430C5">
        <w:rPr>
          <w:rFonts w:ascii="Calibri" w:hAnsi="Calibri" w:cs="Times New Roman"/>
          <w:i/>
          <w:iCs/>
          <w:noProof/>
          <w:szCs w:val="24"/>
        </w:rPr>
        <w:t>G3 (Bethesda, Md.)</w:t>
      </w:r>
      <w:r w:rsidRPr="009430C5">
        <w:rPr>
          <w:rFonts w:ascii="Calibri" w:hAnsi="Calibri" w:cs="Times New Roman"/>
          <w:noProof/>
          <w:szCs w:val="24"/>
        </w:rPr>
        <w:t xml:space="preserve"> 4 (5): 805–12. doi:10.1534/g3.114.010686.</w:t>
      </w:r>
    </w:p>
    <w:p w14:paraId="05F7CCD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9430C5">
        <w:rPr>
          <w:rFonts w:ascii="Calibri" w:hAnsi="Calibri" w:cs="Times New Roman"/>
          <w:i/>
          <w:iCs/>
          <w:noProof/>
          <w:szCs w:val="24"/>
        </w:rPr>
        <w:t>The Plant Cell</w:t>
      </w:r>
      <w:r w:rsidRPr="009430C5">
        <w:rPr>
          <w:rFonts w:ascii="Calibri" w:hAnsi="Calibri" w:cs="Times New Roman"/>
          <w:noProof/>
          <w:szCs w:val="24"/>
        </w:rPr>
        <w:t xml:space="preserve"> 23 (3): 1061–81. doi:10.1105/tpc.110.079095.</w:t>
      </w:r>
    </w:p>
    <w:p w14:paraId="0E7B1AC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9430C5">
        <w:rPr>
          <w:rFonts w:ascii="Calibri" w:hAnsi="Calibri" w:cs="Times New Roman"/>
          <w:i/>
          <w:iCs/>
          <w:noProof/>
          <w:szCs w:val="24"/>
        </w:rPr>
        <w:t>Nature Genetics</w:t>
      </w:r>
      <w:r w:rsidRPr="009430C5">
        <w:rPr>
          <w:rFonts w:ascii="Calibri" w:hAnsi="Calibri" w:cs="Times New Roman"/>
          <w:noProof/>
          <w:szCs w:val="24"/>
        </w:rPr>
        <w:t xml:space="preserve"> 44 (7). Nature Publishing Group: 803–7. doi:10.1038/ng.2313.</w:t>
      </w:r>
    </w:p>
    <w:p w14:paraId="23BFB5C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430C5">
        <w:rPr>
          <w:rFonts w:ascii="Calibri" w:hAnsi="Calibri" w:cs="Times New Roman"/>
          <w:i/>
          <w:iCs/>
          <w:noProof/>
          <w:szCs w:val="24"/>
        </w:rPr>
        <w:t>Nature Genetics</w:t>
      </w:r>
      <w:r w:rsidRPr="009430C5">
        <w:rPr>
          <w:rFonts w:ascii="Calibri" w:hAnsi="Calibri" w:cs="Times New Roman"/>
          <w:noProof/>
          <w:szCs w:val="24"/>
        </w:rPr>
        <w:t xml:space="preserve"> 38 (5): 594–97. doi:10.1038/ng1784.</w:t>
      </w:r>
    </w:p>
    <w:p w14:paraId="0CADCA4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9430C5">
        <w:rPr>
          <w:rFonts w:ascii="Calibri" w:hAnsi="Calibri" w:cs="Times New Roman"/>
          <w:i/>
          <w:iCs/>
          <w:noProof/>
          <w:szCs w:val="24"/>
        </w:rPr>
        <w:t>Plant Physiology</w:t>
      </w:r>
      <w:r w:rsidRPr="009430C5">
        <w:rPr>
          <w:rFonts w:ascii="Calibri" w:hAnsi="Calibri" w:cs="Times New Roman"/>
          <w:noProof/>
          <w:szCs w:val="24"/>
        </w:rPr>
        <w:t xml:space="preserve"> 158 (2): 824–34. doi:10.1104/pp.111.185033.</w:t>
      </w:r>
    </w:p>
    <w:p w14:paraId="0235824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Davies, Laurie, and Ursula Gather. 2012. “The Identification of Multiple Outliers.” </w:t>
      </w:r>
      <w:r w:rsidRPr="009430C5">
        <w:rPr>
          <w:rFonts w:ascii="Calibri" w:hAnsi="Calibri" w:cs="Times New Roman"/>
          <w:i/>
          <w:iCs/>
          <w:noProof/>
          <w:szCs w:val="24"/>
        </w:rPr>
        <w:t>Journal of the American Statistical Association</w:t>
      </w:r>
      <w:r w:rsidRPr="009430C5">
        <w:rPr>
          <w:rFonts w:ascii="Calibri" w:hAnsi="Calibri" w:cs="Times New Roman"/>
          <w:noProof/>
          <w:szCs w:val="24"/>
        </w:rPr>
        <w:t>, February. Taylor &amp; Francis Group. http://www.tandfonline.com/doi/abs/10.1080/01621459.1993.10476339.</w:t>
      </w:r>
    </w:p>
    <w:p w14:paraId="59D37CA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Dongen, Stijn van. 2000. “MCL: A Cluster Algoithm for Graphs.” Center for Information Workshop.</w:t>
      </w:r>
    </w:p>
    <w:p w14:paraId="2162594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9430C5">
        <w:rPr>
          <w:rFonts w:ascii="Calibri" w:hAnsi="Calibri" w:cs="Times New Roman"/>
          <w:i/>
          <w:iCs/>
          <w:noProof/>
          <w:szCs w:val="24"/>
        </w:rPr>
        <w:t>PloS One</w:t>
      </w:r>
      <w:r w:rsidRPr="009430C5">
        <w:rPr>
          <w:rFonts w:ascii="Calibri" w:hAnsi="Calibri" w:cs="Times New Roman"/>
          <w:noProof/>
          <w:szCs w:val="24"/>
        </w:rPr>
        <w:t xml:space="preserve"> 6 (5): e19379. doi:10.1371/journal.pone.0019379.</w:t>
      </w:r>
    </w:p>
    <w:p w14:paraId="5508E41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430C5">
        <w:rPr>
          <w:rFonts w:ascii="Calibri" w:hAnsi="Calibri" w:cs="Times New Roman"/>
          <w:i/>
          <w:iCs/>
          <w:noProof/>
          <w:szCs w:val="24"/>
        </w:rPr>
        <w:t>The Plant Cell</w:t>
      </w:r>
      <w:r w:rsidRPr="009430C5">
        <w:rPr>
          <w:rFonts w:ascii="Calibri" w:hAnsi="Calibri" w:cs="Times New Roman"/>
          <w:noProof/>
          <w:szCs w:val="24"/>
        </w:rPr>
        <w:t xml:space="preserve"> 27 (October): tpc.15.00394. doi:10.1105/tpc.15.00394.</w:t>
      </w:r>
    </w:p>
    <w:p w14:paraId="51244A7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u, Jingye, Fei Ren, Xuan Lu, Hongjie Mao, Meimei Xu, Jörg Degenhardt, Reuben J. Peters, and Qiang Wang. 2016. “A Tandem Array of </w:t>
      </w:r>
      <w:r w:rsidRPr="009430C5">
        <w:rPr>
          <w:rFonts w:ascii="Calibri" w:hAnsi="Calibri" w:cs="Times New Roman"/>
          <w:i/>
          <w:iCs/>
          <w:noProof/>
          <w:szCs w:val="24"/>
        </w:rPr>
        <w:t>Ent</w:t>
      </w:r>
      <w:r w:rsidRPr="009430C5">
        <w:rPr>
          <w:rFonts w:ascii="Calibri" w:hAnsi="Calibri" w:cs="Times New Roman"/>
          <w:noProof/>
          <w:szCs w:val="24"/>
        </w:rPr>
        <w:t xml:space="preserve"> -Kaurene Synthases in Maize with Roles in Gibberellin and More Specialized Metabolism.” </w:t>
      </w:r>
      <w:r w:rsidRPr="009430C5">
        <w:rPr>
          <w:rFonts w:ascii="Calibri" w:hAnsi="Calibri" w:cs="Times New Roman"/>
          <w:i/>
          <w:iCs/>
          <w:noProof/>
          <w:szCs w:val="24"/>
        </w:rPr>
        <w:t>Plant Physiology</w:t>
      </w:r>
      <w:r w:rsidRPr="009430C5">
        <w:rPr>
          <w:rFonts w:ascii="Calibri" w:hAnsi="Calibri" w:cs="Times New Roman"/>
          <w:noProof/>
          <w:szCs w:val="24"/>
        </w:rPr>
        <w:t xml:space="preserve"> 170 (2): 742–51. doi:10.1104/pp.15.01727.</w:t>
      </w:r>
    </w:p>
    <w:p w14:paraId="784A4CF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9430C5">
        <w:rPr>
          <w:rFonts w:ascii="Calibri" w:hAnsi="Calibri" w:cs="Times New Roman"/>
          <w:i/>
          <w:iCs/>
          <w:noProof/>
          <w:szCs w:val="24"/>
        </w:rPr>
        <w:t>PLoS Genetics</w:t>
      </w:r>
      <w:r w:rsidRPr="009430C5">
        <w:rPr>
          <w:rFonts w:ascii="Calibri" w:hAnsi="Calibri" w:cs="Times New Roman"/>
          <w:noProof/>
          <w:szCs w:val="24"/>
        </w:rPr>
        <w:t xml:space="preserve"> 2 (8). Public Library of Science: e130. doi:10.1371/journal.pgen.0020130.</w:t>
      </w:r>
    </w:p>
    <w:p w14:paraId="55786CD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ore, Michael a, Jer-Ming Chia, Robert J Elshire, Qi Sun, Elhan S Ersoz, Bonnie L Hurwitz, Jason a Peiffer, et al. 2009. “A First-Generation Haplotype Map of Maize.” </w:t>
      </w:r>
      <w:r w:rsidRPr="009430C5">
        <w:rPr>
          <w:rFonts w:ascii="Calibri" w:hAnsi="Calibri" w:cs="Times New Roman"/>
          <w:i/>
          <w:iCs/>
          <w:noProof/>
          <w:szCs w:val="24"/>
        </w:rPr>
        <w:t>Science (New York, N.Y.)</w:t>
      </w:r>
      <w:r w:rsidRPr="009430C5">
        <w:rPr>
          <w:rFonts w:ascii="Calibri" w:hAnsi="Calibri" w:cs="Times New Roman"/>
          <w:noProof/>
          <w:szCs w:val="24"/>
        </w:rPr>
        <w:t xml:space="preserve"> 326 (5956): 1115–17. doi:10.1126/science.1177837.</w:t>
      </w:r>
    </w:p>
    <w:p w14:paraId="07F523F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Guerinot, Mary Lou, and David E Salt. 2017. “Fortified Foods and Phytoremediation . Two Sides of the Same Coin 1” 3755.</w:t>
      </w:r>
    </w:p>
    <w:p w14:paraId="62709D3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arris, M a, J Clark, a Ireland, J Lomax, M Ashburner, R Foulger, K Eilbeck, et al. 2004. “The Gene Ontology (GO) Database and Informatics Resource.”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258-61. doi:10.1093/nar/gkh036.</w:t>
      </w:r>
    </w:p>
    <w:p w14:paraId="154CC19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9430C5">
        <w:rPr>
          <w:rFonts w:ascii="Calibri" w:hAnsi="Calibri" w:cs="Times New Roman"/>
          <w:i/>
          <w:iCs/>
          <w:noProof/>
          <w:szCs w:val="24"/>
        </w:rPr>
        <w:t>The Plant Cell</w:t>
      </w:r>
      <w:r w:rsidRPr="009430C5">
        <w:rPr>
          <w:rFonts w:ascii="Calibri" w:hAnsi="Calibri" w:cs="Times New Roman"/>
          <w:noProof/>
          <w:szCs w:val="24"/>
        </w:rPr>
        <w:t xml:space="preserve"> 26 (1): 121–35. doi:10.1105/tpc.113.119982.</w:t>
      </w:r>
    </w:p>
    <w:p w14:paraId="3CAC946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9430C5">
        <w:rPr>
          <w:rFonts w:ascii="Calibri" w:hAnsi="Calibri" w:cs="Times New Roman"/>
          <w:i/>
          <w:iCs/>
          <w:noProof/>
          <w:szCs w:val="24"/>
        </w:rPr>
        <w:t>Heredity</w:t>
      </w:r>
      <w:r w:rsidRPr="009430C5">
        <w:rPr>
          <w:rFonts w:ascii="Calibri" w:hAnsi="Calibri" w:cs="Times New Roman"/>
          <w:noProof/>
          <w:szCs w:val="24"/>
        </w:rPr>
        <w:t xml:space="preserve"> 108 (5): 490–99. doi:10.1038/hdy.2011.103.</w:t>
      </w:r>
    </w:p>
    <w:p w14:paraId="43C7051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Koch, Evan, Mickey Ristroph, and Mark Kirkpatrick. 2013. “Long Range Linkage Disequilibrium across the Human Genome” 8 (12). doi:10.1371/journal.pone.0080754.</w:t>
      </w:r>
    </w:p>
    <w:p w14:paraId="451C42D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63–68. doi:10.1038/ng.747.</w:t>
      </w:r>
    </w:p>
    <w:p w14:paraId="683CFE0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393-7. doi:10.1093/nar/gkh011.</w:t>
      </w:r>
    </w:p>
    <w:p w14:paraId="06E96CA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Heng, and Richard Durbin. 2009. “Fast and Accurate Short Read Alignment with Burrows-Wheeler Transform.”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5 (14): 1754–60. doi:10.1093/bioinformatics/btp324.</w:t>
      </w:r>
    </w:p>
    <w:p w14:paraId="43F9A83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9430C5">
        <w:rPr>
          <w:rFonts w:ascii="Calibri" w:hAnsi="Calibri" w:cs="Times New Roman"/>
          <w:i/>
          <w:iCs/>
          <w:noProof/>
          <w:szCs w:val="24"/>
        </w:rPr>
        <w:t>BMC Bioinformatics</w:t>
      </w:r>
      <w:r w:rsidRPr="009430C5">
        <w:rPr>
          <w:rFonts w:ascii="Calibri" w:hAnsi="Calibri" w:cs="Times New Roman"/>
          <w:noProof/>
          <w:szCs w:val="24"/>
        </w:rPr>
        <w:t xml:space="preserve"> 9 (1). BioMed Central: 398. doi:10.1186/1471-2105-9-398.</w:t>
      </w:r>
    </w:p>
    <w:p w14:paraId="5BB7419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ndgreen, Stinus. 2012. “AdapterRemoval: Easy Cleaning of next-Generation Sequencing Reads.” </w:t>
      </w:r>
      <w:r w:rsidRPr="009430C5">
        <w:rPr>
          <w:rFonts w:ascii="Calibri" w:hAnsi="Calibri" w:cs="Times New Roman"/>
          <w:i/>
          <w:iCs/>
          <w:noProof/>
          <w:szCs w:val="24"/>
        </w:rPr>
        <w:t>BMC Research Notes</w:t>
      </w:r>
      <w:r w:rsidRPr="009430C5">
        <w:rPr>
          <w:rFonts w:ascii="Calibri" w:hAnsi="Calibri" w:cs="Times New Roman"/>
          <w:noProof/>
          <w:szCs w:val="24"/>
        </w:rPr>
        <w:t xml:space="preserve"> 5 (1): 337. doi:10.1186/1756-0500-5-337.</w:t>
      </w:r>
    </w:p>
    <w:p w14:paraId="205CF2A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9430C5">
        <w:rPr>
          <w:rFonts w:ascii="Calibri" w:hAnsi="Calibri" w:cs="Times New Roman"/>
          <w:i/>
          <w:iCs/>
          <w:noProof/>
          <w:szCs w:val="24"/>
        </w:rPr>
        <w:t>The Plant Cell</w:t>
      </w:r>
      <w:r w:rsidRPr="009430C5">
        <w:rPr>
          <w:rFonts w:ascii="Calibri" w:hAnsi="Calibri" w:cs="Times New Roman"/>
          <w:noProof/>
          <w:szCs w:val="24"/>
        </w:rPr>
        <w:t xml:space="preserve"> 21 (3): 832–42. doi:10.1105/tpc.108.064329.</w:t>
      </w:r>
    </w:p>
    <w:p w14:paraId="28D51F7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9430C5">
        <w:rPr>
          <w:rFonts w:ascii="Calibri" w:hAnsi="Calibri" w:cs="Times New Roman"/>
          <w:i/>
          <w:iCs/>
          <w:noProof/>
          <w:szCs w:val="24"/>
        </w:rPr>
        <w:t>Plant Journal</w:t>
      </w:r>
      <w:r w:rsidRPr="009430C5">
        <w:rPr>
          <w:rFonts w:ascii="Calibri" w:hAnsi="Calibri" w:cs="Times New Roman"/>
          <w:noProof/>
          <w:szCs w:val="24"/>
        </w:rPr>
        <w:t xml:space="preserve"> 64 (5): 753–63. doi:10.1111/j.1365-313X.2010.04366.x.</w:t>
      </w:r>
    </w:p>
    <w:p w14:paraId="1324362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AAAS: 737–40. doi:10.1126/science.1174320.</w:t>
      </w:r>
    </w:p>
    <w:p w14:paraId="6F3E328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9430C5">
        <w:rPr>
          <w:rFonts w:ascii="Calibri" w:hAnsi="Calibri" w:cs="Times New Roman"/>
          <w:i/>
          <w:iCs/>
          <w:noProof/>
          <w:szCs w:val="24"/>
        </w:rPr>
        <w:t>Plant &amp; Cell Physiology</w:t>
      </w:r>
      <w:r w:rsidRPr="009430C5">
        <w:rPr>
          <w:rFonts w:ascii="Calibri" w:hAnsi="Calibri" w:cs="Times New Roman"/>
          <w:noProof/>
          <w:szCs w:val="24"/>
        </w:rPr>
        <w:t xml:space="preserve"> 52 (5): 785–803. doi:10.1093/pcp/pcr035.</w:t>
      </w:r>
    </w:p>
    <w:p w14:paraId="4026813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2 (7): 2442–47. doi:10.1073/pnas.0409804102.</w:t>
      </w:r>
    </w:p>
    <w:p w14:paraId="2038497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9430C5">
        <w:rPr>
          <w:rFonts w:ascii="Calibri" w:hAnsi="Calibri" w:cs="Times New Roman"/>
          <w:i/>
          <w:iCs/>
          <w:noProof/>
          <w:szCs w:val="24"/>
        </w:rPr>
        <w:t>Plant and Cell Physiology</w:t>
      </w:r>
      <w:r w:rsidRPr="009430C5">
        <w:rPr>
          <w:rFonts w:ascii="Calibri" w:hAnsi="Calibri" w:cs="Times New Roman"/>
          <w:noProof/>
          <w:szCs w:val="24"/>
        </w:rPr>
        <w:t xml:space="preserve"> 55 (1): e6–e6. doi:10.1093/pcp/pct178.</w:t>
      </w:r>
    </w:p>
    <w:p w14:paraId="2A681BD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9430C5">
        <w:rPr>
          <w:rFonts w:ascii="Calibri" w:hAnsi="Calibri" w:cs="Times New Roman"/>
          <w:i/>
          <w:iCs/>
          <w:noProof/>
          <w:szCs w:val="24"/>
        </w:rPr>
        <w:t>DNA Research : An International Journal for Rapid Publication of Reports on Genes and Genomes</w:t>
      </w:r>
      <w:r w:rsidRPr="009430C5">
        <w:rPr>
          <w:rFonts w:ascii="Calibri" w:hAnsi="Calibri" w:cs="Times New Roman"/>
          <w:noProof/>
          <w:szCs w:val="24"/>
        </w:rPr>
        <w:t xml:space="preserve"> 17 (2): 105–16. doi:10.1093/dnares/dsq002.</w:t>
      </w:r>
    </w:p>
    <w:p w14:paraId="7700383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9430C5">
        <w:rPr>
          <w:rFonts w:ascii="Calibri" w:hAnsi="Calibri" w:cs="Times New Roman"/>
          <w:i/>
          <w:iCs/>
          <w:noProof/>
          <w:szCs w:val="24"/>
        </w:rPr>
        <w:t>Genetics</w:t>
      </w:r>
      <w:r w:rsidRPr="009430C5">
        <w:rPr>
          <w:rFonts w:ascii="Calibri" w:hAnsi="Calibri" w:cs="Times New Roman"/>
          <w:noProof/>
          <w:szCs w:val="24"/>
        </w:rPr>
        <w:t>, February. doi:10.1534/genetics.113.159152.</w:t>
      </w:r>
    </w:p>
    <w:p w14:paraId="5E7918D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6BA534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16 (2). Nature Publishing Group: 85–97. doi:10.1038/nrg3868.</w:t>
      </w:r>
    </w:p>
    <w:p w14:paraId="1518E77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9430C5">
        <w:rPr>
          <w:rFonts w:ascii="Calibri" w:hAnsi="Calibri" w:cs="Times New Roman"/>
          <w:i/>
          <w:iCs/>
          <w:noProof/>
          <w:szCs w:val="24"/>
        </w:rPr>
        <w:t>Journal of Biological Chemistry</w:t>
      </w:r>
      <w:r w:rsidRPr="009430C5">
        <w:rPr>
          <w:rFonts w:ascii="Calibri" w:hAnsi="Calibri" w:cs="Times New Roman"/>
          <w:noProof/>
          <w:szCs w:val="24"/>
        </w:rPr>
        <w:t xml:space="preserve"> 287 (25): 21406–15. doi:10.1074/jbc.M112.370213.</w:t>
      </w:r>
    </w:p>
    <w:p w14:paraId="7773931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arkar, Neelam K., Yeon-Ki Kim, and Anil Grover. 2014. “Coexpression Network Analysis Associated with Call of Rice Seedlings for Encountering Heat Stress.” </w:t>
      </w:r>
      <w:r w:rsidRPr="009430C5">
        <w:rPr>
          <w:rFonts w:ascii="Calibri" w:hAnsi="Calibri" w:cs="Times New Roman"/>
          <w:i/>
          <w:iCs/>
          <w:noProof/>
          <w:szCs w:val="24"/>
        </w:rPr>
        <w:t>Plant Molecular Biology</w:t>
      </w:r>
      <w:r w:rsidRPr="009430C5">
        <w:rPr>
          <w:rFonts w:ascii="Calibri" w:hAnsi="Calibri" w:cs="Times New Roman"/>
          <w:noProof/>
          <w:szCs w:val="24"/>
        </w:rPr>
        <w:t xml:space="preserve"> 84 (1–2): 125–43. doi:10.1007/s11103-013-0123-3.</w:t>
      </w:r>
    </w:p>
    <w:p w14:paraId="27DDFC2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doi:10.1371/journal.pone.0099193.</w:t>
      </w:r>
    </w:p>
    <w:p w14:paraId="0A1EF2C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J.-M. Michno, and C.L. Myers. 2016. “Unraveling Gene Function in Agricultural Species Using Gene Co-Expression Networks.” </w:t>
      </w:r>
      <w:r w:rsidRPr="009430C5">
        <w:rPr>
          <w:rFonts w:ascii="Calibri" w:hAnsi="Calibri" w:cs="Times New Roman"/>
          <w:i/>
          <w:iCs/>
          <w:noProof/>
          <w:szCs w:val="24"/>
        </w:rPr>
        <w:t>Biochimica et Biophysica Acta - Gene Regulatory Mechanisms</w:t>
      </w:r>
      <w:r w:rsidRPr="009430C5">
        <w:rPr>
          <w:rFonts w:ascii="Calibri" w:hAnsi="Calibri" w:cs="Times New Roman"/>
          <w:noProof/>
          <w:szCs w:val="24"/>
        </w:rPr>
        <w:t>. doi:10.1016/j.bbagrm.2016.07.016.</w:t>
      </w:r>
    </w:p>
    <w:p w14:paraId="6054A63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99193. doi:10.1371/journal.pone.0099193.</w:t>
      </w:r>
    </w:p>
    <w:p w14:paraId="2A7A6C3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9430C5">
        <w:rPr>
          <w:rFonts w:ascii="Calibri" w:hAnsi="Calibri" w:cs="Times New Roman"/>
          <w:i/>
          <w:iCs/>
          <w:noProof/>
          <w:szCs w:val="24"/>
        </w:rPr>
        <w:t>PLoS ONE</w:t>
      </w:r>
      <w:r w:rsidRPr="009430C5">
        <w:rPr>
          <w:rFonts w:ascii="Calibri" w:hAnsi="Calibri" w:cs="Times New Roman"/>
          <w:noProof/>
          <w:szCs w:val="24"/>
        </w:rPr>
        <w:t xml:space="preserve"> 9 (6). Public Library of Science: 99193. doi:10.1371/journal.pone.0099193.</w:t>
      </w:r>
    </w:p>
    <w:p w14:paraId="3596761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9430C5">
        <w:rPr>
          <w:rFonts w:ascii="Calibri" w:hAnsi="Calibri" w:cs="Times New Roman"/>
          <w:i/>
          <w:iCs/>
          <w:noProof/>
          <w:szCs w:val="24"/>
        </w:rPr>
        <w:t>Nature Protocols</w:t>
      </w:r>
      <w:r w:rsidRPr="009430C5">
        <w:rPr>
          <w:rFonts w:ascii="Calibri" w:hAnsi="Calibri" w:cs="Times New Roman"/>
          <w:noProof/>
          <w:szCs w:val="24"/>
        </w:rPr>
        <w:t xml:space="preserve"> 9 (5): 1056–82. doi:10.1038/nprot.2014.063.</w:t>
      </w:r>
    </w:p>
    <w:p w14:paraId="683C15D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9430C5">
        <w:rPr>
          <w:rFonts w:ascii="Calibri" w:hAnsi="Calibri" w:cs="Times New Roman"/>
          <w:i/>
          <w:iCs/>
          <w:noProof/>
          <w:szCs w:val="24"/>
        </w:rPr>
        <w:t>The Plant Genome</w:t>
      </w:r>
      <w:r w:rsidRPr="009430C5">
        <w:rPr>
          <w:rFonts w:ascii="Calibri" w:hAnsi="Calibri" w:cs="Times New Roman"/>
          <w:noProof/>
          <w:szCs w:val="24"/>
        </w:rPr>
        <w:t>, no. 608: 314–62. doi:10.3835/plantgenome2015.04.0025.</w:t>
      </w:r>
    </w:p>
    <w:p w14:paraId="641F6EC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9430C5">
        <w:rPr>
          <w:rFonts w:ascii="Calibri" w:hAnsi="Calibri" w:cs="Times New Roman"/>
          <w:i/>
          <w:iCs/>
          <w:noProof/>
          <w:szCs w:val="24"/>
        </w:rPr>
        <w:t>PNAS</w:t>
      </w:r>
      <w:r w:rsidRPr="009430C5">
        <w:rPr>
          <w:rFonts w:ascii="Calibri" w:hAnsi="Calibri" w:cs="Times New Roman"/>
          <w:noProof/>
          <w:szCs w:val="24"/>
        </w:rPr>
        <w:t xml:space="preserve"> 109 (29). National Acad Sciences: 11878–83. doi:10.1073/pnas.1201961109/-/DCSupplemental.www.pnas.org/cgi/doi/10.1073/pnas.1201961109.</w:t>
      </w:r>
    </w:p>
    <w:p w14:paraId="24EA1B5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9430C5">
        <w:rPr>
          <w:rFonts w:ascii="Calibri" w:hAnsi="Calibri" w:cs="Times New Roman"/>
          <w:i/>
          <w:iCs/>
          <w:noProof/>
          <w:szCs w:val="24"/>
        </w:rPr>
        <w:t>The Plant Journal</w:t>
      </w:r>
      <w:r w:rsidRPr="009430C5">
        <w:rPr>
          <w:rFonts w:ascii="Calibri" w:hAnsi="Calibri" w:cs="Times New Roman"/>
          <w:noProof/>
          <w:szCs w:val="24"/>
        </w:rPr>
        <w:t>. doi:10.1046/j.1365-313X.1995.8060907.x.</w:t>
      </w:r>
    </w:p>
    <w:p w14:paraId="4428B2C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685F36A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59–62. doi:10.1038/ng.746.</w:t>
      </w:r>
    </w:p>
    <w:p w14:paraId="27C0DE5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USDA. 2016. “Crop Production 2015 Summary.”</w:t>
      </w:r>
    </w:p>
    <w:p w14:paraId="2D1E8D7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Valdar, William, Christopher C Holmes, Richard Mott, and Jonathan Flint. 2009. “Mapping in Structured Populations by Resample Model Averaging.” </w:t>
      </w:r>
      <w:r w:rsidRPr="009430C5">
        <w:rPr>
          <w:rFonts w:ascii="Calibri" w:hAnsi="Calibri" w:cs="Times New Roman"/>
          <w:i/>
          <w:iCs/>
          <w:noProof/>
          <w:szCs w:val="24"/>
        </w:rPr>
        <w:t>Genetics</w:t>
      </w:r>
      <w:r w:rsidRPr="009430C5">
        <w:rPr>
          <w:rFonts w:ascii="Calibri" w:hAnsi="Calibri" w:cs="Times New Roman"/>
          <w:noProof/>
          <w:szCs w:val="24"/>
        </w:rPr>
        <w:t xml:space="preserve"> 182 (4): 1263–77. doi:10.1534/genetics.109.100727.</w:t>
      </w:r>
    </w:p>
    <w:p w14:paraId="0826E51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9430C5">
        <w:rPr>
          <w:rFonts w:ascii="Calibri" w:hAnsi="Calibri" w:cs="Times New Roman"/>
          <w:i/>
          <w:iCs/>
          <w:noProof/>
          <w:szCs w:val="24"/>
        </w:rPr>
        <w:t>PLoS Genetics</w:t>
      </w:r>
      <w:r w:rsidRPr="009430C5">
        <w:rPr>
          <w:rFonts w:ascii="Calibri" w:hAnsi="Calibri" w:cs="Times New Roman"/>
          <w:noProof/>
          <w:szCs w:val="24"/>
        </w:rPr>
        <w:t xml:space="preserve"> 10 (12). Public Library of Science: e1004845. doi:10.1371/journal.pgen.1004845.</w:t>
      </w:r>
    </w:p>
    <w:p w14:paraId="572FF77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inkler, Rodney G, and Michael Freeling. 1994. “Physiological Genetics of the Dominant Gibberellin-Nonresponsive Maize Dwarfs, Dwart8 and Dwart9.” </w:t>
      </w:r>
      <w:r w:rsidRPr="009430C5">
        <w:rPr>
          <w:rFonts w:ascii="Calibri" w:hAnsi="Calibri" w:cs="Times New Roman"/>
          <w:i/>
          <w:iCs/>
          <w:noProof/>
          <w:szCs w:val="24"/>
        </w:rPr>
        <w:t>Planta</w:t>
      </w:r>
      <w:r w:rsidRPr="009430C5">
        <w:rPr>
          <w:rFonts w:ascii="Calibri" w:hAnsi="Calibri" w:cs="Times New Roman"/>
          <w:noProof/>
          <w:szCs w:val="24"/>
        </w:rPr>
        <w:t xml:space="preserve"> 193: 341–48. doi:10.1007/BF00201811.</w:t>
      </w:r>
    </w:p>
    <w:p w14:paraId="6635E5C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9430C5">
        <w:rPr>
          <w:rFonts w:ascii="Calibri" w:hAnsi="Calibri" w:cs="Times New Roman"/>
          <w:i/>
          <w:iCs/>
          <w:noProof/>
          <w:szCs w:val="24"/>
        </w:rPr>
        <w:t>BMC Bioinformatics</w:t>
      </w:r>
      <w:r w:rsidRPr="009430C5">
        <w:rPr>
          <w:rFonts w:ascii="Calibri" w:hAnsi="Calibri" w:cs="Times New Roman"/>
          <w:noProof/>
          <w:szCs w:val="24"/>
        </w:rPr>
        <w:t xml:space="preserve"> 6 (January): 227. doi:10.1186/1471-2105-6-227.</w:t>
      </w:r>
    </w:p>
    <w:p w14:paraId="3CBCD0B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ray, Gregory A. 2007. “The Evolutionary Significance of Cis-Regulatory Muta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8 (3). Nature Publishing Group: 206–16. doi:10.1038/nrg2063.</w:t>
      </w:r>
    </w:p>
    <w:p w14:paraId="329F087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9430C5">
        <w:rPr>
          <w:rFonts w:ascii="Calibri" w:hAnsi="Calibri" w:cs="Times New Roman"/>
          <w:i/>
          <w:iCs/>
          <w:noProof/>
          <w:szCs w:val="24"/>
        </w:rPr>
        <w:t>BMC Genomics</w:t>
      </w:r>
      <w:r w:rsidRPr="009430C5">
        <w:rPr>
          <w:rFonts w:ascii="Calibri" w:hAnsi="Calibri" w:cs="Times New Roman"/>
          <w:noProof/>
          <w:szCs w:val="24"/>
        </w:rPr>
        <w:t xml:space="preserve"> 14 (1): 27. doi:10.1186/1471-2164-14-27.</w:t>
      </w:r>
    </w:p>
    <w:p w14:paraId="1A159CB9" w14:textId="77777777" w:rsidR="009430C5" w:rsidRPr="009430C5" w:rsidRDefault="009430C5" w:rsidP="009430C5">
      <w:pPr>
        <w:widowControl w:val="0"/>
        <w:autoSpaceDE w:val="0"/>
        <w:autoSpaceDN w:val="0"/>
        <w:adjustRightInd w:val="0"/>
        <w:spacing w:line="240" w:lineRule="auto"/>
        <w:ind w:left="480" w:hanging="480"/>
        <w:rPr>
          <w:rFonts w:ascii="Calibri" w:hAnsi="Calibri"/>
          <w:noProof/>
        </w:rPr>
      </w:pPr>
      <w:r w:rsidRPr="009430C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9430C5">
        <w:rPr>
          <w:rFonts w:ascii="Calibri" w:hAnsi="Calibri" w:cs="Times New Roman"/>
          <w:i/>
          <w:iCs/>
          <w:noProof/>
          <w:szCs w:val="24"/>
        </w:rPr>
        <w:t>bioRxiv</w:t>
      </w:r>
      <w:r w:rsidRPr="009430C5">
        <w:rPr>
          <w:rFonts w:ascii="Calibri" w:hAnsi="Calibri" w:cs="Times New Roman"/>
          <w:noProof/>
          <w:szCs w:val="24"/>
        </w:rPr>
        <w:t>, no. May.</w:t>
      </w:r>
    </w:p>
    <w:p w14:paraId="2E64BD8B" w14:textId="3D141A21" w:rsidR="00904378" w:rsidRPr="00904378" w:rsidRDefault="003F1192" w:rsidP="006804EA">
      <w:r>
        <w:fldChar w:fldCharType="end"/>
      </w:r>
    </w:p>
    <w:p w14:paraId="6590EFAD" w14:textId="4C195090" w:rsidR="006B33EA" w:rsidRDefault="005F2ACB" w:rsidP="006804EA">
      <w:pPr>
        <w:pStyle w:val="Heading1"/>
      </w:pPr>
      <w:r>
        <w:lastRenderedPageBreak/>
        <w:t>Supplementary Figures</w:t>
      </w:r>
    </w:p>
    <w:p w14:paraId="0447B51D" w14:textId="0EA17D04" w:rsidR="00C45906" w:rsidRDefault="00C45906" w:rsidP="00D04EE5">
      <w:pPr>
        <w:pStyle w:val="Heading2"/>
      </w:pPr>
      <w:bookmarkStart w:id="95" w:name="_Ref447013206"/>
      <w:r>
        <w:t xml:space="preserve">Supp. </w:t>
      </w:r>
      <w:r w:rsidR="00DB7771">
        <w:t>Fig</w:t>
      </w:r>
      <w:r w:rsidR="0077751E">
        <w:t xml:space="preserve">. </w:t>
      </w:r>
      <w:r>
        <w:t>1</w:t>
      </w:r>
      <w:bookmarkEnd w:id="95"/>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96" w:name="_Ref447013895"/>
      <w:r>
        <w:t xml:space="preserve">Supp. </w:t>
      </w:r>
      <w:r w:rsidR="00DB7771">
        <w:t>Fig</w:t>
      </w:r>
      <w:r w:rsidR="0077751E">
        <w:t>.</w:t>
      </w:r>
      <w:r>
        <w:t xml:space="preserve"> 2</w:t>
      </w:r>
      <w:bookmarkEnd w:id="96"/>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97" w:name="_Ref447015478"/>
      <w:r>
        <w:t>Supp. Fig</w:t>
      </w:r>
      <w:r w:rsidR="00412AFA">
        <w:t>.</w:t>
      </w:r>
      <w:r>
        <w:t xml:space="preserve"> 3</w:t>
      </w:r>
      <w:bookmarkEnd w:id="97"/>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98" w:name="_Ref447187909"/>
      <w:r>
        <w:lastRenderedPageBreak/>
        <w:t>Supp. Fig. 4</w:t>
      </w:r>
      <w:bookmarkEnd w:id="98"/>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99" w:name="_Ref470857301"/>
      <w:r>
        <w:t>Supp. Fig. 5</w:t>
      </w:r>
      <w:bookmarkEnd w:id="99"/>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00" w:name="_Ref481678956"/>
      <w:r>
        <w:t>Supp. Figure 6</w:t>
      </w:r>
      <w:bookmarkEnd w:id="100"/>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01" w:name="_Ref463332505"/>
      <w:r>
        <w:t>Supp</w:t>
      </w:r>
      <w:r w:rsidR="000A7CE0">
        <w:t>.</w:t>
      </w:r>
      <w:r>
        <w:t xml:space="preserve"> File 1</w:t>
      </w:r>
      <w:bookmarkEnd w:id="101"/>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02" w:name="_Ref479246505"/>
      <w:r>
        <w:t>Supp. Table 1</w:t>
      </w:r>
      <w:bookmarkEnd w:id="102"/>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03" w:name="_Ref483825641"/>
      <w:r>
        <w:t>Supp. Table 2</w:t>
      </w:r>
      <w:bookmarkEnd w:id="103"/>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04" w:name="_Ref479248756"/>
      <w:r>
        <w:t>Supp. Table 3</w:t>
      </w:r>
      <w:bookmarkEnd w:id="104"/>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05" w:name="_Ref479162360"/>
      <w:bookmarkStart w:id="106" w:name="_Ref479250924"/>
      <w:r>
        <w:t>Supp. Table</w:t>
      </w:r>
      <w:r w:rsidR="00301559">
        <w:t xml:space="preserve"> </w:t>
      </w:r>
      <w:bookmarkEnd w:id="105"/>
      <w:r w:rsidR="00301559">
        <w:t>4</w:t>
      </w:r>
      <w:bookmarkEnd w:id="106"/>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07" w:name="_Ref480187199"/>
      <w:r>
        <w:t>Supp. Table 5</w:t>
      </w:r>
      <w:bookmarkEnd w:id="107"/>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08" w:name="_Ref486516422"/>
      <w:r>
        <w:t>Supp. Table 6</w:t>
      </w:r>
      <w:bookmarkEnd w:id="108"/>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09" w:name="_Ref486581168"/>
      <w:r>
        <w:t>Supp. Table 7</w:t>
      </w:r>
      <w:bookmarkEnd w:id="109"/>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10" w:name="_Ref479316734"/>
      <w:bookmarkStart w:id="111" w:name="_Ref486000980"/>
      <w:r>
        <w:t xml:space="preserve">Supp. Table </w:t>
      </w:r>
      <w:bookmarkEnd w:id="110"/>
      <w:r w:rsidR="002F7BB4">
        <w:t>8</w:t>
      </w:r>
      <w:bookmarkEnd w:id="111"/>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12" w:name="_Ref481755630"/>
      <w:bookmarkStart w:id="113" w:name="_Ref483912443"/>
      <w:bookmarkStart w:id="114" w:name="_Ref486581620"/>
      <w:r>
        <w:t xml:space="preserve">Supp. Table </w:t>
      </w:r>
      <w:bookmarkEnd w:id="112"/>
      <w:bookmarkEnd w:id="113"/>
      <w:r w:rsidR="002F7BB4">
        <w:t>9</w:t>
      </w:r>
      <w:bookmarkEnd w:id="114"/>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E86322" w:rsidRDefault="00E86322">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E86322" w:rsidRDefault="00E86322">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E86322" w:rsidRDefault="00E86322">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Brian Dilkes" w:date="2017-07-28T17:53:00Z" w:initials="BD">
    <w:p w14:paraId="0E08A8B8" w14:textId="37146D61" w:rsidR="00E86322" w:rsidRDefault="00E86322">
      <w:pPr>
        <w:pStyle w:val="CommentText"/>
      </w:pPr>
      <w:r>
        <w:rPr>
          <w:rStyle w:val="CommentReference"/>
        </w:rPr>
        <w:annotationRef/>
      </w:r>
      <w:r>
        <w:t>No human? Fact that it works for humans has been driving it and corn is a model for omics integration in human gwas.</w:t>
      </w:r>
    </w:p>
  </w:comment>
  <w:comment w:id="11" w:author="rob" w:date="2017-08-02T22:34:00Z" w:initials="rs">
    <w:p w14:paraId="6A584629" w14:textId="3593BA72" w:rsidR="00E86322" w:rsidRDefault="00E86322">
      <w:pPr>
        <w:pStyle w:val="CommentText"/>
      </w:pPr>
      <w:r>
        <w:rPr>
          <w:rStyle w:val="CommentReference"/>
        </w:rPr>
        <w:annotationRef/>
      </w:r>
      <w:r>
        <w:t>Isn’t human covered in “different species”?</w:t>
      </w:r>
    </w:p>
  </w:comment>
  <w:comment w:id="12" w:author="Owen Hoekenga" w:date="2017-07-12T13:40:00Z" w:initials="OAH">
    <w:p w14:paraId="2F9EF8BA" w14:textId="282F04FB" w:rsidR="00E86322" w:rsidRDefault="00E86322">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13" w:author="rob" w:date="2017-08-02T22:41:00Z" w:initials="rs">
    <w:p w14:paraId="2ED23AFC" w14:textId="25CDA200" w:rsidR="00E86322" w:rsidRDefault="00E86322">
      <w:pPr>
        <w:pStyle w:val="CommentText"/>
      </w:pPr>
      <w:r>
        <w:rPr>
          <w:rStyle w:val="CommentReference"/>
        </w:rPr>
        <w:annotationRef/>
      </w:r>
      <w:r>
        <w:t>Yup! leading the reader on.</w:t>
      </w:r>
    </w:p>
  </w:comment>
  <w:comment w:id="14" w:author="Owen Hoekenga" w:date="2017-07-12T13:52:00Z" w:initials="OAH">
    <w:p w14:paraId="5807BC01" w14:textId="27EB82B6" w:rsidR="00E86322" w:rsidRDefault="00E86322">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15" w:author="rob" w:date="2017-08-02T22:41:00Z" w:initials="rs">
    <w:p w14:paraId="672E734E" w14:textId="04DA7A7B" w:rsidR="00E86322" w:rsidRDefault="00E86322">
      <w:pPr>
        <w:pStyle w:val="CommentText"/>
      </w:pPr>
      <w:r>
        <w:rPr>
          <w:rStyle w:val="CommentReference"/>
        </w:rPr>
        <w:annotationRef/>
      </w:r>
      <w:r>
        <w:t>I edited some text to work this in.</w:t>
      </w:r>
    </w:p>
  </w:comment>
  <w:comment w:id="23" w:author="Brian Dilkes" w:date="2017-07-29T15:01:00Z" w:initials="BD">
    <w:p w14:paraId="71C19F27" w14:textId="5A41D555" w:rsidR="00E86322" w:rsidRDefault="00E86322">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24" w:author="rob" w:date="2017-08-01T15:31:00Z" w:initials="r">
    <w:p w14:paraId="3F2F36DA" w14:textId="669B0203" w:rsidR="00E86322" w:rsidRDefault="00E86322">
      <w:pPr>
        <w:pStyle w:val="CommentText"/>
      </w:pPr>
      <w:r>
        <w:rPr>
          <w:rStyle w:val="CommentReference"/>
        </w:rPr>
        <w:annotationRef/>
      </w:r>
      <w:r>
        <w:t>Let's default to past tense.</w:t>
      </w:r>
    </w:p>
  </w:comment>
  <w:comment w:id="25" w:author="Microsoft Office User" w:date="2017-07-31T13:46:00Z" w:initials="Office">
    <w:p w14:paraId="0FDAE640" w14:textId="110BC7AF" w:rsidR="00E86322" w:rsidRDefault="00E86322">
      <w:pPr>
        <w:pStyle w:val="CommentText"/>
      </w:pPr>
      <w:r>
        <w:rPr>
          <w:rStyle w:val="CommentReference"/>
        </w:rPr>
        <w:annotationRef/>
      </w:r>
      <w:r>
        <w:t xml:space="preserve">Gene size = length of genes or number of genes in the GO term? I think the latter, in which case, needs to be reworded. </w:t>
      </w:r>
    </w:p>
  </w:comment>
  <w:comment w:id="26" w:author="rob" w:date="2017-08-04T14:38:00Z" w:initials="rs">
    <w:p w14:paraId="7DE2B536" w14:textId="4C93AEF4" w:rsidR="00E86322" w:rsidRDefault="00E86322">
      <w:pPr>
        <w:pStyle w:val="CommentText"/>
      </w:pPr>
      <w:r>
        <w:rPr>
          <w:rStyle w:val="CommentReference"/>
        </w:rPr>
        <w:annotationRef/>
      </w:r>
      <w:r>
        <w:t>Added some text to clarify</w:t>
      </w:r>
    </w:p>
  </w:comment>
  <w:comment w:id="30" w:author="Owen Hoekenga" w:date="2017-07-18T17:56:00Z" w:initials="OAH">
    <w:p w14:paraId="4CE19616" w14:textId="6A1765EE" w:rsidR="00E86322" w:rsidRDefault="00E86322">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31" w:author="rob" w:date="2017-08-01T15:52:00Z" w:initials="r">
    <w:p w14:paraId="173597DE" w14:textId="5B48613B" w:rsidR="00E86322" w:rsidRDefault="00E86322">
      <w:pPr>
        <w:pStyle w:val="CommentText"/>
      </w:pPr>
      <w:r>
        <w:rPr>
          <w:rStyle w:val="CommentReference"/>
        </w:rPr>
        <w:annotationRef/>
      </w:r>
      <w:r>
        <w:t>Bingo!</w:t>
      </w:r>
    </w:p>
  </w:comment>
  <w:comment w:id="36" w:author="Owen Hoekenga" w:date="2017-07-18T17:59:00Z" w:initials="OAH">
    <w:p w14:paraId="2D7F9FDB" w14:textId="39BD3DDD" w:rsidR="00E86322" w:rsidRDefault="00E86322">
      <w:pPr>
        <w:pStyle w:val="CommentText"/>
      </w:pPr>
      <w:r>
        <w:rPr>
          <w:rStyle w:val="CommentReference"/>
        </w:rPr>
        <w:annotationRef/>
      </w:r>
      <w:r>
        <w:t>I would go verbose if you want to quote cadmium – why bother with this element as the test case? Don't’ make it a throw away comment.</w:t>
      </w:r>
    </w:p>
  </w:comment>
  <w:comment w:id="37" w:author="rob" w:date="2017-08-04T16:11:00Z" w:initials="rs">
    <w:p w14:paraId="2A9A2554" w14:textId="087127B7" w:rsidR="00E86322" w:rsidRDefault="00E86322">
      <w:pPr>
        <w:pStyle w:val="CommentText"/>
      </w:pPr>
      <w:r>
        <w:rPr>
          <w:rStyle w:val="CommentReference"/>
        </w:rPr>
        <w:annotationRef/>
      </w:r>
      <w:r>
        <w:t xml:space="preserve">This is mean to walk the reader through the tables, and foreshadow the highlight of cadmium later. I added the number of SNPs from table 3 for reference. </w:t>
      </w:r>
    </w:p>
  </w:comment>
  <w:comment w:id="38" w:author="Brian Dilkes" w:date="2017-07-29T16:22:00Z" w:initials="BD">
    <w:p w14:paraId="159DF629" w14:textId="709D0209" w:rsidR="00E86322" w:rsidRDefault="00E86322">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39" w:author="rob" w:date="2017-08-04T16:21:00Z" w:initials="rs">
    <w:p w14:paraId="74F04138" w14:textId="48B22DDB" w:rsidR="00E86322" w:rsidRDefault="00E86322">
      <w:pPr>
        <w:pStyle w:val="CommentText"/>
      </w:pPr>
      <w:r>
        <w:rPr>
          <w:rStyle w:val="CommentReference"/>
        </w:rPr>
        <w:annotationRef/>
      </w:r>
      <w:r>
        <w:t>You’re right. Where it makes sense, lets collapse the vocab to HPO. These are more than just genes though, we need to differentiate them from the SNP-to-gene mapping genes from table 3.</w:t>
      </w:r>
    </w:p>
  </w:comment>
  <w:comment w:id="40" w:author="Brian Dilkes" w:date="2017-07-29T17:02:00Z" w:initials="BD">
    <w:p w14:paraId="23F1F6FE" w14:textId="31CFDA87" w:rsidR="00E86322" w:rsidRDefault="00E86322">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41" w:author="Brian Dilkes" w:date="2017-07-29T16:20:00Z" w:initials="BD">
    <w:p w14:paraId="79E08FD4" w14:textId="6000A3F2" w:rsidR="00E86322" w:rsidRDefault="00E86322">
      <w:pPr>
        <w:pStyle w:val="CommentText"/>
      </w:pPr>
      <w:r>
        <w:rPr>
          <w:rStyle w:val="CommentReference"/>
        </w:rPr>
        <w:annotationRef/>
      </w:r>
      <w:r>
        <w:t>This is written funny. You detect 209 up there, now just 126. Can’t be both…if it is the same criteria.</w:t>
      </w:r>
    </w:p>
  </w:comment>
  <w:comment w:id="42" w:author="Owen Hoekenga" w:date="2017-07-18T18:03:00Z" w:initials="OAH">
    <w:p w14:paraId="07A531F1" w14:textId="5C777394" w:rsidR="00E86322" w:rsidRDefault="00E86322">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34" w:author="rob" w:date="2017-08-04T18:14:00Z" w:initials="rs">
    <w:p w14:paraId="475004F5" w14:textId="74B7B645" w:rsidR="00E86322" w:rsidRDefault="00E86322">
      <w:pPr>
        <w:pStyle w:val="CommentText"/>
      </w:pPr>
      <w:r>
        <w:rPr>
          <w:rStyle w:val="CommentReference"/>
        </w:rPr>
        <w:annotationRef/>
      </w:r>
      <w:r>
        <w:t>Sounds like everyone agrees that this is unnecessary., or can be reduced.  We can remove this redundant/uninformative info and replace it with the above, which talks about the SNP-to-gene-mapping results.</w:t>
      </w:r>
    </w:p>
  </w:comment>
  <w:comment w:id="44" w:author="Brian Dilkes" w:date="2017-07-29T17:02:00Z" w:initials="BD">
    <w:p w14:paraId="7EE1C518" w14:textId="7753DFDB" w:rsidR="00E86322" w:rsidRDefault="00E86322">
      <w:pPr>
        <w:pStyle w:val="CommentText"/>
      </w:pPr>
      <w:r>
        <w:rPr>
          <w:rStyle w:val="CommentReference"/>
        </w:rPr>
        <w:annotationRef/>
      </w:r>
      <w:r>
        <w:t>I like it better here than above.</w:t>
      </w:r>
    </w:p>
  </w:comment>
  <w:comment w:id="45" w:author="rob" w:date="2017-08-04T18:20:00Z" w:initials="rs">
    <w:p w14:paraId="3BC1820D" w14:textId="06CE8F1C" w:rsidR="00E86322" w:rsidRDefault="00E86322">
      <w:pPr>
        <w:pStyle w:val="CommentText"/>
      </w:pPr>
      <w:r>
        <w:rPr>
          <w:rStyle w:val="CommentReference"/>
        </w:rPr>
        <w:annotationRef/>
      </w:r>
      <w:r>
        <w:t>I agree, see the above edits.</w:t>
      </w:r>
    </w:p>
  </w:comment>
  <w:comment w:id="51" w:author="rob" w:date="2017-08-04T21:02:00Z" w:initials="rs">
    <w:p w14:paraId="05E548DD" w14:textId="7A26EB9B" w:rsidR="00E86322" w:rsidRDefault="00E86322">
      <w:pPr>
        <w:pStyle w:val="CommentText"/>
      </w:pPr>
      <w:r>
        <w:rPr>
          <w:rStyle w:val="CommentReference"/>
        </w:rPr>
        <w:annotationRef/>
      </w:r>
      <w:r>
        <w:t>What about the mutant story? Can we just take this out and say “strong support”?</w:t>
      </w:r>
    </w:p>
  </w:comment>
  <w:comment w:id="52" w:author="Brian Dilkes" w:date="2017-07-29T02:27:00Z" w:initials="BD">
    <w:p w14:paraId="273651E6" w14:textId="5B62787C" w:rsidR="00E86322" w:rsidRDefault="00E86322">
      <w:pPr>
        <w:pStyle w:val="CommentText"/>
      </w:pPr>
      <w:r>
        <w:rPr>
          <w:rStyle w:val="CommentReference"/>
        </w:rPr>
        <w:annotationRef/>
      </w:r>
      <w:r>
        <w:t>Hows that?</w:t>
      </w:r>
    </w:p>
  </w:comment>
  <w:comment w:id="49" w:author="cmyers" w:date="2017-06-23T05:33:00Z" w:initials="c">
    <w:p w14:paraId="0A53A3D9" w14:textId="79D8CC96" w:rsidR="00E86322" w:rsidRDefault="00E86322">
      <w:pPr>
        <w:pStyle w:val="CommentText"/>
      </w:pPr>
      <w:r>
        <w:rPr>
          <w:rStyle w:val="CommentReference"/>
        </w:rPr>
        <w:annotationRef/>
      </w:r>
      <w:r>
        <w:t>i'm not  satisfied with this subheading, but we need something more specific than what was there.</w:t>
      </w:r>
    </w:p>
    <w:p w14:paraId="0D2D84DC" w14:textId="4F99169C" w:rsidR="00E86322" w:rsidRDefault="00E86322">
      <w:pPr>
        <w:pStyle w:val="CommentText"/>
      </w:pPr>
    </w:p>
    <w:p w14:paraId="3F0547A6" w14:textId="77777777" w:rsidR="00E86322" w:rsidRDefault="00E86322">
      <w:pPr>
        <w:pStyle w:val="CommentText"/>
      </w:pPr>
      <w:r>
        <w:t>maybe Ivan or Brian have a better label for this?</w:t>
      </w:r>
    </w:p>
  </w:comment>
  <w:comment w:id="50" w:author="rob" w:date="2017-06-30T14:09:00Z" w:initials="rs">
    <w:p w14:paraId="4AE5BB30" w14:textId="64FA251E" w:rsidR="00E86322" w:rsidRDefault="00E86322">
      <w:pPr>
        <w:pStyle w:val="CommentText"/>
      </w:pPr>
      <w:r>
        <w:rPr>
          <w:rStyle w:val="CommentReference"/>
        </w:rPr>
        <w:annotationRef/>
      </w:r>
      <w:r>
        <w:t>How about “Manual curation of HPO genes recovers strong support for known ionomic pathways”</w:t>
      </w:r>
    </w:p>
  </w:comment>
  <w:comment w:id="53" w:author="Owen Hoekenga" w:date="2017-07-18T18:29:00Z" w:initials="OAH">
    <w:p w14:paraId="0C34E6B8" w14:textId="4A684EA3" w:rsidR="00E86322" w:rsidRDefault="00E86322">
      <w:pPr>
        <w:pStyle w:val="CommentText"/>
      </w:pPr>
      <w:r>
        <w:rPr>
          <w:rStyle w:val="CommentReference"/>
        </w:rPr>
        <w:annotationRef/>
      </w:r>
      <w:r>
        <w:t xml:space="preserve">Su1 is the dominant player in the seed while su4 is the bigger deal isoamylase  in other parts of the plant. </w:t>
      </w:r>
    </w:p>
  </w:comment>
  <w:comment w:id="54" w:author="Owen Hoekenga" w:date="2017-07-18T18:31:00Z" w:initials="OAH">
    <w:p w14:paraId="1E9DB110" w14:textId="44C86AFC" w:rsidR="00E86322" w:rsidRDefault="00E86322">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55" w:author="Owen Hoekenga" w:date="2017-07-18T19:32:00Z" w:initials="OAH">
    <w:p w14:paraId="629E4EC2" w14:textId="60935920" w:rsidR="00E86322" w:rsidRDefault="00E86322">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56" w:author="cmyers" w:date="2017-06-23T05:33:00Z" w:initials="c">
    <w:p w14:paraId="45AFB188" w14:textId="003A7CB6" w:rsidR="00E86322" w:rsidRDefault="00E86322">
      <w:pPr>
        <w:pStyle w:val="CommentText"/>
      </w:pPr>
      <w:r>
        <w:rPr>
          <w:rStyle w:val="CommentReference"/>
        </w:rPr>
        <w:annotationRef/>
      </w:r>
      <w:r>
        <w:t>let's come up with a new subheading here focused on d8/d9-- could probably be combined with the next section to create a single section</w:t>
      </w:r>
    </w:p>
  </w:comment>
  <w:comment w:id="58" w:author="rob" w:date="2017-08-04T21:01:00Z" w:initials="rs">
    <w:p w14:paraId="49E598EF" w14:textId="74A166E1" w:rsidR="00E86322" w:rsidRDefault="00E86322">
      <w:pPr>
        <w:pStyle w:val="CommentText"/>
      </w:pPr>
      <w:r>
        <w:rPr>
          <w:rStyle w:val="CommentReference"/>
        </w:rPr>
        <w:annotationRef/>
      </w:r>
      <w:r>
        <w:t>Brian?</w:t>
      </w:r>
    </w:p>
  </w:comment>
  <w:comment w:id="63" w:author="rob" w:date="2017-06-21T09:48:00Z" w:initials="r">
    <w:p w14:paraId="0B0C034B" w14:textId="14CEDB4A" w:rsidR="00E86322" w:rsidRDefault="00E86322">
      <w:pPr>
        <w:pStyle w:val="CommentText"/>
      </w:pPr>
      <w:r>
        <w:rPr>
          <w:rStyle w:val="CommentReference"/>
        </w:rPr>
        <w:annotationRef/>
      </w:r>
      <w:r>
        <w:t>I need an explanation of what the Boxplots are showing.</w:t>
      </w:r>
    </w:p>
  </w:comment>
  <w:comment w:id="64" w:author="rob" w:date="2017-08-04T21:04:00Z" w:initials="rs">
    <w:p w14:paraId="7D933D97" w14:textId="56EF16BA" w:rsidR="00E86322" w:rsidRDefault="00E86322">
      <w:pPr>
        <w:pStyle w:val="CommentText"/>
      </w:pPr>
      <w:r>
        <w:rPr>
          <w:rStyle w:val="CommentReference"/>
        </w:rPr>
        <w:annotationRef/>
      </w:r>
      <w:r>
        <w:t>Is this just from maize gdb?</w:t>
      </w:r>
    </w:p>
  </w:comment>
  <w:comment w:id="65" w:author="Owen Hoekenga" w:date="2017-07-18T19:57:00Z" w:initials="OAH">
    <w:p w14:paraId="627E5E74" w14:textId="77777777" w:rsidR="00E86322" w:rsidRPr="006C4ECD" w:rsidRDefault="00E86322"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E86322" w:rsidRDefault="00E86322">
      <w:pPr>
        <w:pStyle w:val="CommentText"/>
      </w:pPr>
    </w:p>
  </w:comment>
  <w:comment w:id="68" w:author="cmyers" w:date="2017-06-23T05:33:00Z" w:initials="c">
    <w:p w14:paraId="3AFD0F7F" w14:textId="19329BC4" w:rsidR="00E86322" w:rsidRDefault="00E86322">
      <w:pPr>
        <w:pStyle w:val="CommentText"/>
      </w:pPr>
      <w:r>
        <w:rPr>
          <w:rStyle w:val="CommentReference"/>
        </w:rPr>
        <w:annotationRef/>
      </w:r>
      <w:r>
        <w:t>??</w:t>
      </w:r>
    </w:p>
    <w:p w14:paraId="458E5E02" w14:textId="77777777" w:rsidR="00E86322" w:rsidRDefault="00E86322">
      <w:pPr>
        <w:pStyle w:val="CommentText"/>
      </w:pPr>
      <w:r>
        <w:t>phrase out of place</w:t>
      </w:r>
    </w:p>
  </w:comment>
  <w:comment w:id="69" w:author="Owen Hoekenga" w:date="2017-07-18T20:02:00Z" w:initials="OAH">
    <w:p w14:paraId="2BB608CE" w14:textId="0C6D0741" w:rsidR="00E86322" w:rsidRDefault="00E86322">
      <w:pPr>
        <w:pStyle w:val="CommentText"/>
      </w:pPr>
      <w:r>
        <w:rPr>
          <w:rStyle w:val="CommentReference"/>
        </w:rPr>
        <w:annotationRef/>
      </w:r>
      <w:r>
        <w:t>Uptake is different but transport within the plant and storage might be the same. And we have no idea as to what an Fe sensor might be.</w:t>
      </w:r>
    </w:p>
  </w:comment>
  <w:comment w:id="70" w:author="Owen Hoekenga" w:date="2017-07-18T20:01:00Z" w:initials="OAH">
    <w:p w14:paraId="35232522" w14:textId="5CFE880B" w:rsidR="00E86322" w:rsidRDefault="00E86322">
      <w:pPr>
        <w:pStyle w:val="CommentText"/>
      </w:pPr>
      <w:r>
        <w:rPr>
          <w:rStyle w:val="CommentReference"/>
        </w:rPr>
        <w:annotationRef/>
      </w:r>
      <w:r>
        <w:t>Here again a shout out to PlantCyc might be a good thing</w:t>
      </w:r>
    </w:p>
  </w:comment>
  <w:comment w:id="71" w:author="cmyers" w:date="2017-06-23T05:33:00Z" w:initials="c">
    <w:p w14:paraId="3222BA5D" w14:textId="79544644" w:rsidR="00E86322" w:rsidRDefault="00E86322">
      <w:pPr>
        <w:pStyle w:val="CommentText"/>
      </w:pPr>
      <w:r>
        <w:rPr>
          <w:rStyle w:val="CommentReference"/>
        </w:rPr>
        <w:annotationRef/>
      </w:r>
      <w:r>
        <w:t>successive steps sounds strange here---maybe you mean enzymes/proteins involved in successive steps?</w:t>
      </w:r>
    </w:p>
  </w:comment>
  <w:comment w:id="72" w:author="Owen Hoekenga" w:date="2017-07-18T20:03:00Z" w:initials="OAH">
    <w:p w14:paraId="4DBBFF63" w14:textId="3985B539" w:rsidR="00E86322" w:rsidRDefault="00E86322">
      <w:pPr>
        <w:pStyle w:val="CommentText"/>
      </w:pPr>
      <w:r>
        <w:rPr>
          <w:rStyle w:val="CommentReference"/>
        </w:rPr>
        <w:annotationRef/>
      </w:r>
      <w:r>
        <w:t>What do you mean?</w:t>
      </w:r>
    </w:p>
  </w:comment>
  <w:comment w:id="74" w:author="rob" w:date="2017-06-21T09:48:00Z" w:initials="r">
    <w:p w14:paraId="3ED16FD0" w14:textId="662A1B90" w:rsidR="00E86322" w:rsidRDefault="00E86322">
      <w:pPr>
        <w:pStyle w:val="CommentText"/>
      </w:pPr>
      <w:r>
        <w:rPr>
          <w:rStyle w:val="CommentReference"/>
        </w:rPr>
        <w:annotationRef/>
      </w:r>
      <w:r>
        <w:t>In Arabidopsis?</w:t>
      </w:r>
    </w:p>
  </w:comment>
  <w:comment w:id="73" w:author="cmyers" w:date="2017-06-23T05:33:00Z" w:initials="c">
    <w:p w14:paraId="524B1FDE" w14:textId="4E3E9803" w:rsidR="00E86322" w:rsidRDefault="00E86322">
      <w:pPr>
        <w:pStyle w:val="CommentText"/>
      </w:pPr>
      <w:r>
        <w:rPr>
          <w:rStyle w:val="CommentReference"/>
        </w:rPr>
        <w:annotationRef/>
      </w:r>
      <w:r>
        <w:t>can we leave this detail out?</w:t>
      </w:r>
    </w:p>
    <w:p w14:paraId="525A8A3F" w14:textId="4FC084F1" w:rsidR="00E86322" w:rsidRDefault="00E86322">
      <w:pPr>
        <w:pStyle w:val="CommentText"/>
      </w:pPr>
    </w:p>
    <w:p w14:paraId="27B8ED91" w14:textId="77777777" w:rsidR="00E86322" w:rsidRDefault="00E86322">
      <w:pPr>
        <w:pStyle w:val="CommentText"/>
      </w:pPr>
      <w:r>
        <w:t>otherwise it requires more explanation</w:t>
      </w:r>
    </w:p>
  </w:comment>
  <w:comment w:id="75" w:author="rob" w:date="2017-06-21T09:48:00Z" w:initials="r">
    <w:p w14:paraId="69370C41" w14:textId="37F82514" w:rsidR="00E86322" w:rsidRDefault="00E86322">
      <w:pPr>
        <w:pStyle w:val="CommentText"/>
      </w:pPr>
      <w:r>
        <w:rPr>
          <w:rStyle w:val="CommentReference"/>
        </w:rPr>
        <w:annotationRef/>
      </w:r>
      <w:r>
        <w:t>Are these from the non-network SNP to gene mappings?</w:t>
      </w:r>
    </w:p>
  </w:comment>
  <w:comment w:id="76" w:author="Owen Hoekenga" w:date="2017-07-18T20:05:00Z" w:initials="OAH">
    <w:p w14:paraId="59860FBE" w14:textId="5D69A73F" w:rsidR="00E86322" w:rsidRDefault="00E86322">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78" w:author="cmyers" w:date="2017-06-23T05:33:00Z" w:initials="c">
    <w:p w14:paraId="51566568" w14:textId="7A7D17B3" w:rsidR="00E86322" w:rsidRDefault="00E86322">
      <w:pPr>
        <w:pStyle w:val="CommentText"/>
      </w:pPr>
      <w:r>
        <w:rPr>
          <w:rStyle w:val="CommentReference"/>
        </w:rPr>
        <w:annotationRef/>
      </w:r>
      <w:r>
        <w:t>I think we need some kind of concluding 1-2 sentences that wraps this whole section up.  what are our take-home conclusions about d9?</w:t>
      </w:r>
    </w:p>
  </w:comment>
  <w:comment w:id="80" w:author="Owen Hoekenga" w:date="2017-07-18T20:11:00Z" w:initials="OAH">
    <w:p w14:paraId="4EF84934" w14:textId="0573A64F" w:rsidR="00E86322" w:rsidRDefault="00E86322">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81" w:author="rob" w:date="2017-08-07T08:10:00Z" w:initials="rs">
    <w:p w14:paraId="26F27A6B" w14:textId="11603CF6" w:rsidR="00E86322" w:rsidRDefault="00E86322">
      <w:pPr>
        <w:pStyle w:val="CommentText"/>
      </w:pPr>
      <w:r>
        <w:rPr>
          <w:rStyle w:val="CommentReference"/>
        </w:rPr>
        <w:annotationRef/>
      </w:r>
      <w:r>
        <w:t>I think this is better addressed below, with the “context matters” bit.</w:t>
      </w:r>
    </w:p>
  </w:comment>
  <w:comment w:id="82" w:author="Owen Hoekenga" w:date="2017-07-18T20:14:00Z" w:initials="OAH">
    <w:p w14:paraId="522252A5" w14:textId="79F97F2F" w:rsidR="00E86322" w:rsidRDefault="00E86322">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83" w:author="rob" w:date="2017-08-04T21:06:00Z" w:initials="rs">
    <w:p w14:paraId="5CDBDAD0" w14:textId="39F60D35" w:rsidR="00E86322" w:rsidRDefault="00E86322">
      <w:pPr>
        <w:pStyle w:val="CommentText"/>
      </w:pPr>
      <w:r>
        <w:rPr>
          <w:rStyle w:val="CommentReference"/>
        </w:rPr>
        <w:annotationRef/>
      </w:r>
      <w:r>
        <w:t>I am going to need help from Brian/Ivan for this. How about Mot1?</w:t>
      </w:r>
      <w:r w:rsidR="00916A8C">
        <w:t xml:space="preserve"> I will look this up.</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0E08A8B8" w15:done="0"/>
  <w15:commentEx w15:paraId="6A584629" w15:paraIdParent="0E08A8B8" w15:done="0"/>
  <w15:commentEx w15:paraId="2F9EF8BA" w15:done="0"/>
  <w15:commentEx w15:paraId="2ED23AFC" w15:paraIdParent="2F9EF8BA" w15:done="0"/>
  <w15:commentEx w15:paraId="5807BC01" w15:done="0"/>
  <w15:commentEx w15:paraId="672E734E" w15:paraIdParent="5807BC01" w15:done="0"/>
  <w15:commentEx w15:paraId="71C19F27" w15:done="0"/>
  <w15:commentEx w15:paraId="3F2F36DA" w15:paraIdParent="71C19F27" w15:done="0"/>
  <w15:commentEx w15:paraId="0FDAE640" w15:done="0"/>
  <w15:commentEx w15:paraId="7DE2B536" w15:paraIdParent="0FDAE640" w15:done="0"/>
  <w15:commentEx w15:paraId="4CE19616" w15:done="0"/>
  <w15:commentEx w15:paraId="173597DE" w15:paraIdParent="4CE19616" w15:done="0"/>
  <w15:commentEx w15:paraId="2D7F9FDB" w15:done="0"/>
  <w15:commentEx w15:paraId="2A9A2554" w15:paraIdParent="2D7F9FDB" w15:done="0"/>
  <w15:commentEx w15:paraId="159DF629" w15:done="0"/>
  <w15:commentEx w15:paraId="74F04138" w15:paraIdParent="159DF629" w15:done="0"/>
  <w15:commentEx w15:paraId="23F1F6FE" w15:done="0"/>
  <w15:commentEx w15:paraId="79E08FD4" w15:done="0"/>
  <w15:commentEx w15:paraId="07A531F1" w15:done="0"/>
  <w15:commentEx w15:paraId="475004F5" w15:done="0"/>
  <w15:commentEx w15:paraId="7EE1C518" w15:done="0"/>
  <w15:commentEx w15:paraId="3BC1820D" w15:paraIdParent="7EE1C518" w15:done="0"/>
  <w15:commentEx w15:paraId="05E548DD" w15:done="0"/>
  <w15:commentEx w15:paraId="273651E6" w15:done="0"/>
  <w15:commentEx w15:paraId="3F0547A6" w15:done="0"/>
  <w15:commentEx w15:paraId="4AE5BB30" w15:paraIdParent="3F0547A6" w15:done="0"/>
  <w15:commentEx w15:paraId="0C34E6B8" w15:done="0"/>
  <w15:commentEx w15:paraId="1E9DB110" w15:done="0"/>
  <w15:commentEx w15:paraId="629E4EC2" w15:done="0"/>
  <w15:commentEx w15:paraId="45AFB188" w15:done="0"/>
  <w15:commentEx w15:paraId="49E598EF" w15:done="0"/>
  <w15:commentEx w15:paraId="0B0C034B" w15:done="0"/>
  <w15:commentEx w15:paraId="7D933D97"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1566568" w15:done="0"/>
  <w15:commentEx w15:paraId="4EF84934" w15:done="0"/>
  <w15:commentEx w15:paraId="26F27A6B" w15:paraIdParent="4EF84934" w15:done="0"/>
  <w15:commentEx w15:paraId="522252A5" w15:done="0"/>
  <w15:commentEx w15:paraId="5CDBDAD0" w15:paraIdParent="522252A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E86322" w:rsidRDefault="00E86322" w:rsidP="006804EA">
      <w:r>
        <w:separator/>
      </w:r>
    </w:p>
  </w:endnote>
  <w:endnote w:type="continuationSeparator" w:id="0">
    <w:p w14:paraId="53B845CA" w14:textId="77777777" w:rsidR="00E86322" w:rsidRDefault="00E86322" w:rsidP="006804EA">
      <w:r>
        <w:continuationSeparator/>
      </w:r>
    </w:p>
  </w:endnote>
  <w:endnote w:type="continuationNotice" w:id="1">
    <w:p w14:paraId="24E42AC2" w14:textId="77777777" w:rsidR="00E86322" w:rsidRDefault="00E863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5230CD5D" w:rsidR="00E86322" w:rsidRDefault="00E86322" w:rsidP="006804EA">
        <w:pPr>
          <w:pStyle w:val="Footer"/>
        </w:pPr>
        <w:r>
          <w:fldChar w:fldCharType="begin"/>
        </w:r>
        <w:r w:rsidRPr="006A5509">
          <w:instrText xml:space="preserve"> PAGE   \* MERGEFORMAT </w:instrText>
        </w:r>
        <w:r>
          <w:fldChar w:fldCharType="separate"/>
        </w:r>
        <w:r w:rsidR="00916A8C">
          <w:rPr>
            <w:noProof/>
          </w:rPr>
          <w:t>22</w:t>
        </w:r>
        <w:r>
          <w:rPr>
            <w:noProof/>
          </w:rPr>
          <w:fldChar w:fldCharType="end"/>
        </w:r>
      </w:p>
    </w:sdtContent>
  </w:sdt>
  <w:p w14:paraId="1025D76A" w14:textId="77777777" w:rsidR="00E86322" w:rsidRDefault="00E86322"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E86322" w:rsidRDefault="00E86322" w:rsidP="006804EA">
      <w:r>
        <w:separator/>
      </w:r>
    </w:p>
  </w:footnote>
  <w:footnote w:type="continuationSeparator" w:id="0">
    <w:p w14:paraId="6954FF40" w14:textId="77777777" w:rsidR="00E86322" w:rsidRDefault="00E86322" w:rsidP="006804EA">
      <w:r>
        <w:continuationSeparator/>
      </w:r>
    </w:p>
  </w:footnote>
  <w:footnote w:type="continuationNotice" w:id="1">
    <w:p w14:paraId="7F4C81DF" w14:textId="77777777" w:rsidR="00E86322" w:rsidRDefault="00E86322">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E86322" w:rsidRDefault="00E8632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311"/>
    <w:rsid w:val="0000230A"/>
    <w:rsid w:val="00002A0F"/>
    <w:rsid w:val="00003079"/>
    <w:rsid w:val="000037D3"/>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3461"/>
    <w:rsid w:val="00013835"/>
    <w:rsid w:val="00013CDC"/>
    <w:rsid w:val="000145CA"/>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35B"/>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1669"/>
    <w:rsid w:val="00091B42"/>
    <w:rsid w:val="00093372"/>
    <w:rsid w:val="000942CF"/>
    <w:rsid w:val="00094D01"/>
    <w:rsid w:val="0009516B"/>
    <w:rsid w:val="00095363"/>
    <w:rsid w:val="00095628"/>
    <w:rsid w:val="00097BC0"/>
    <w:rsid w:val="000A0541"/>
    <w:rsid w:val="000A1436"/>
    <w:rsid w:val="000A1FF1"/>
    <w:rsid w:val="000A25E3"/>
    <w:rsid w:val="000A29F0"/>
    <w:rsid w:val="000A2F0B"/>
    <w:rsid w:val="000A3075"/>
    <w:rsid w:val="000A3509"/>
    <w:rsid w:val="000A41E2"/>
    <w:rsid w:val="000A4308"/>
    <w:rsid w:val="000A470F"/>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3FBC"/>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10BBB"/>
    <w:rsid w:val="0011125B"/>
    <w:rsid w:val="0011248E"/>
    <w:rsid w:val="0011301D"/>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7D1"/>
    <w:rsid w:val="00167855"/>
    <w:rsid w:val="00167969"/>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928"/>
    <w:rsid w:val="001C0B1D"/>
    <w:rsid w:val="001C1D4A"/>
    <w:rsid w:val="001C2F18"/>
    <w:rsid w:val="001C3567"/>
    <w:rsid w:val="001C3F40"/>
    <w:rsid w:val="001C5406"/>
    <w:rsid w:val="001C5961"/>
    <w:rsid w:val="001C5C3D"/>
    <w:rsid w:val="001C5DF4"/>
    <w:rsid w:val="001C652C"/>
    <w:rsid w:val="001C710D"/>
    <w:rsid w:val="001C7908"/>
    <w:rsid w:val="001C7CFC"/>
    <w:rsid w:val="001D06EE"/>
    <w:rsid w:val="001D0956"/>
    <w:rsid w:val="001D09DD"/>
    <w:rsid w:val="001D29D4"/>
    <w:rsid w:val="001D300F"/>
    <w:rsid w:val="001D3930"/>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19EE"/>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9783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56B"/>
    <w:rsid w:val="002E4CF7"/>
    <w:rsid w:val="002E6613"/>
    <w:rsid w:val="002E684F"/>
    <w:rsid w:val="002E74B3"/>
    <w:rsid w:val="002E7652"/>
    <w:rsid w:val="002E7664"/>
    <w:rsid w:val="002F04B2"/>
    <w:rsid w:val="002F0734"/>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666"/>
    <w:rsid w:val="00330ED2"/>
    <w:rsid w:val="00331116"/>
    <w:rsid w:val="00331207"/>
    <w:rsid w:val="0033134C"/>
    <w:rsid w:val="00331862"/>
    <w:rsid w:val="00332B7B"/>
    <w:rsid w:val="00333516"/>
    <w:rsid w:val="00333FD6"/>
    <w:rsid w:val="00334912"/>
    <w:rsid w:val="00334D14"/>
    <w:rsid w:val="00335009"/>
    <w:rsid w:val="00335A6D"/>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A0B"/>
    <w:rsid w:val="00360F64"/>
    <w:rsid w:val="00361669"/>
    <w:rsid w:val="0036171F"/>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4778"/>
    <w:rsid w:val="003B47C8"/>
    <w:rsid w:val="003B5A6B"/>
    <w:rsid w:val="003B5C94"/>
    <w:rsid w:val="003B620D"/>
    <w:rsid w:val="003B6861"/>
    <w:rsid w:val="003B6B24"/>
    <w:rsid w:val="003B6F65"/>
    <w:rsid w:val="003C16CC"/>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AD7"/>
    <w:rsid w:val="003D695C"/>
    <w:rsid w:val="003D717B"/>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885"/>
    <w:rsid w:val="004B58B8"/>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1D5"/>
    <w:rsid w:val="004D0B80"/>
    <w:rsid w:val="004D19AC"/>
    <w:rsid w:val="004D3E95"/>
    <w:rsid w:val="004D5327"/>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064"/>
    <w:rsid w:val="00540D35"/>
    <w:rsid w:val="00542725"/>
    <w:rsid w:val="00542EDD"/>
    <w:rsid w:val="0054392F"/>
    <w:rsid w:val="00543D15"/>
    <w:rsid w:val="0054740C"/>
    <w:rsid w:val="0054741A"/>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704"/>
    <w:rsid w:val="005F6BC5"/>
    <w:rsid w:val="005F7200"/>
    <w:rsid w:val="0060147A"/>
    <w:rsid w:val="006019CC"/>
    <w:rsid w:val="00602412"/>
    <w:rsid w:val="00602DBF"/>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580A"/>
    <w:rsid w:val="00625949"/>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97B22"/>
    <w:rsid w:val="007A0C38"/>
    <w:rsid w:val="007A10CF"/>
    <w:rsid w:val="007A118D"/>
    <w:rsid w:val="007A1479"/>
    <w:rsid w:val="007A1A6F"/>
    <w:rsid w:val="007A2444"/>
    <w:rsid w:val="007A27DF"/>
    <w:rsid w:val="007A3184"/>
    <w:rsid w:val="007A3422"/>
    <w:rsid w:val="007A37BC"/>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AAD"/>
    <w:rsid w:val="007B5F22"/>
    <w:rsid w:val="007B719D"/>
    <w:rsid w:val="007B7880"/>
    <w:rsid w:val="007C06A9"/>
    <w:rsid w:val="007C5904"/>
    <w:rsid w:val="007C768D"/>
    <w:rsid w:val="007C7E34"/>
    <w:rsid w:val="007D17A2"/>
    <w:rsid w:val="007D28EB"/>
    <w:rsid w:val="007D54BE"/>
    <w:rsid w:val="007D6510"/>
    <w:rsid w:val="007D693A"/>
    <w:rsid w:val="007D7471"/>
    <w:rsid w:val="007E05BD"/>
    <w:rsid w:val="007E08F8"/>
    <w:rsid w:val="007E112D"/>
    <w:rsid w:val="007E18D7"/>
    <w:rsid w:val="007E1ECD"/>
    <w:rsid w:val="007E1F8C"/>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34F4"/>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46EC"/>
    <w:rsid w:val="00844A39"/>
    <w:rsid w:val="0084520E"/>
    <w:rsid w:val="008455EC"/>
    <w:rsid w:val="00845B53"/>
    <w:rsid w:val="00846095"/>
    <w:rsid w:val="00846207"/>
    <w:rsid w:val="00846958"/>
    <w:rsid w:val="00846C40"/>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1C5C"/>
    <w:rsid w:val="008620E3"/>
    <w:rsid w:val="008628A8"/>
    <w:rsid w:val="00862FF2"/>
    <w:rsid w:val="00863505"/>
    <w:rsid w:val="0086383F"/>
    <w:rsid w:val="0086474A"/>
    <w:rsid w:val="00864D2F"/>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417E"/>
    <w:rsid w:val="008D41DC"/>
    <w:rsid w:val="008D4DAB"/>
    <w:rsid w:val="008D51F6"/>
    <w:rsid w:val="008D61F9"/>
    <w:rsid w:val="008D7913"/>
    <w:rsid w:val="008D7D33"/>
    <w:rsid w:val="008D7DFA"/>
    <w:rsid w:val="008D7F45"/>
    <w:rsid w:val="008E07D6"/>
    <w:rsid w:val="008E14BC"/>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0C5"/>
    <w:rsid w:val="00943733"/>
    <w:rsid w:val="009438C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601F2"/>
    <w:rsid w:val="00960353"/>
    <w:rsid w:val="00961027"/>
    <w:rsid w:val="009616A5"/>
    <w:rsid w:val="009618F0"/>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78B"/>
    <w:rsid w:val="00984F3F"/>
    <w:rsid w:val="009853C9"/>
    <w:rsid w:val="009854C1"/>
    <w:rsid w:val="00986043"/>
    <w:rsid w:val="0098675C"/>
    <w:rsid w:val="00986917"/>
    <w:rsid w:val="00986C4D"/>
    <w:rsid w:val="00987714"/>
    <w:rsid w:val="00987871"/>
    <w:rsid w:val="00990A8B"/>
    <w:rsid w:val="0099107B"/>
    <w:rsid w:val="009910C3"/>
    <w:rsid w:val="00992997"/>
    <w:rsid w:val="00993D8D"/>
    <w:rsid w:val="00993DE4"/>
    <w:rsid w:val="00994F7C"/>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0326"/>
    <w:rsid w:val="00A01586"/>
    <w:rsid w:val="00A01B9B"/>
    <w:rsid w:val="00A01C31"/>
    <w:rsid w:val="00A01CFF"/>
    <w:rsid w:val="00A02BC3"/>
    <w:rsid w:val="00A02D14"/>
    <w:rsid w:val="00A039A8"/>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539"/>
    <w:rsid w:val="00A27908"/>
    <w:rsid w:val="00A27B61"/>
    <w:rsid w:val="00A27B6B"/>
    <w:rsid w:val="00A27D01"/>
    <w:rsid w:val="00A27F8D"/>
    <w:rsid w:val="00A3012C"/>
    <w:rsid w:val="00A30329"/>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1948"/>
    <w:rsid w:val="00A52B17"/>
    <w:rsid w:val="00A52EF0"/>
    <w:rsid w:val="00A53229"/>
    <w:rsid w:val="00A533B8"/>
    <w:rsid w:val="00A53670"/>
    <w:rsid w:val="00A537C1"/>
    <w:rsid w:val="00A5397A"/>
    <w:rsid w:val="00A53A40"/>
    <w:rsid w:val="00A550F0"/>
    <w:rsid w:val="00A5586F"/>
    <w:rsid w:val="00A570DC"/>
    <w:rsid w:val="00A57265"/>
    <w:rsid w:val="00A576F1"/>
    <w:rsid w:val="00A6189F"/>
    <w:rsid w:val="00A61C53"/>
    <w:rsid w:val="00A6372A"/>
    <w:rsid w:val="00A638B8"/>
    <w:rsid w:val="00A641B2"/>
    <w:rsid w:val="00A646FD"/>
    <w:rsid w:val="00A64DFC"/>
    <w:rsid w:val="00A6532D"/>
    <w:rsid w:val="00A6544A"/>
    <w:rsid w:val="00A6718B"/>
    <w:rsid w:val="00A67E42"/>
    <w:rsid w:val="00A72628"/>
    <w:rsid w:val="00A72F0E"/>
    <w:rsid w:val="00A742D1"/>
    <w:rsid w:val="00A74862"/>
    <w:rsid w:val="00A75D4E"/>
    <w:rsid w:val="00A76EE5"/>
    <w:rsid w:val="00A77581"/>
    <w:rsid w:val="00A775A9"/>
    <w:rsid w:val="00A77E4B"/>
    <w:rsid w:val="00A800F9"/>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503DC"/>
    <w:rsid w:val="00B514DE"/>
    <w:rsid w:val="00B51B9C"/>
    <w:rsid w:val="00B52B64"/>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6BBD"/>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47"/>
    <w:rsid w:val="00BD7D9E"/>
    <w:rsid w:val="00BE0781"/>
    <w:rsid w:val="00BE169E"/>
    <w:rsid w:val="00BE1D5F"/>
    <w:rsid w:val="00BE2189"/>
    <w:rsid w:val="00BE3190"/>
    <w:rsid w:val="00BE436B"/>
    <w:rsid w:val="00BE4A65"/>
    <w:rsid w:val="00BE5857"/>
    <w:rsid w:val="00BE5CBE"/>
    <w:rsid w:val="00BE5F9D"/>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E3F"/>
    <w:rsid w:val="00C142E9"/>
    <w:rsid w:val="00C146F7"/>
    <w:rsid w:val="00C1492D"/>
    <w:rsid w:val="00C14CA1"/>
    <w:rsid w:val="00C154F7"/>
    <w:rsid w:val="00C15A4A"/>
    <w:rsid w:val="00C17968"/>
    <w:rsid w:val="00C20986"/>
    <w:rsid w:val="00C21A0E"/>
    <w:rsid w:val="00C21F51"/>
    <w:rsid w:val="00C228D7"/>
    <w:rsid w:val="00C22DF6"/>
    <w:rsid w:val="00C2329F"/>
    <w:rsid w:val="00C24C25"/>
    <w:rsid w:val="00C26333"/>
    <w:rsid w:val="00C267E7"/>
    <w:rsid w:val="00C275C7"/>
    <w:rsid w:val="00C27A5C"/>
    <w:rsid w:val="00C30BBC"/>
    <w:rsid w:val="00C31484"/>
    <w:rsid w:val="00C324FF"/>
    <w:rsid w:val="00C32C6D"/>
    <w:rsid w:val="00C32E35"/>
    <w:rsid w:val="00C33BBB"/>
    <w:rsid w:val="00C3512A"/>
    <w:rsid w:val="00C35829"/>
    <w:rsid w:val="00C36685"/>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542F"/>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C48"/>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AD"/>
    <w:rsid w:val="00D2546E"/>
    <w:rsid w:val="00D25A85"/>
    <w:rsid w:val="00D277DD"/>
    <w:rsid w:val="00D27E34"/>
    <w:rsid w:val="00D307A0"/>
    <w:rsid w:val="00D30817"/>
    <w:rsid w:val="00D319F4"/>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710C"/>
    <w:rsid w:val="00DD7689"/>
    <w:rsid w:val="00DD7910"/>
    <w:rsid w:val="00DD7EF2"/>
    <w:rsid w:val="00DE06C7"/>
    <w:rsid w:val="00DE1016"/>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16F53"/>
    <w:rsid w:val="00E203B0"/>
    <w:rsid w:val="00E213CE"/>
    <w:rsid w:val="00E218BF"/>
    <w:rsid w:val="00E21BEF"/>
    <w:rsid w:val="00E24ED9"/>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0E0"/>
    <w:rsid w:val="00E6391A"/>
    <w:rsid w:val="00E63BD1"/>
    <w:rsid w:val="00E63D6A"/>
    <w:rsid w:val="00E6443A"/>
    <w:rsid w:val="00E64495"/>
    <w:rsid w:val="00E647BA"/>
    <w:rsid w:val="00E65C19"/>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322"/>
    <w:rsid w:val="00E86CCF"/>
    <w:rsid w:val="00E86D86"/>
    <w:rsid w:val="00E87237"/>
    <w:rsid w:val="00E87605"/>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F51"/>
    <w:rsid w:val="00EB300F"/>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CB5"/>
    <w:rsid w:val="00ED4DF4"/>
    <w:rsid w:val="00ED4E00"/>
    <w:rsid w:val="00ED5350"/>
    <w:rsid w:val="00ED5F12"/>
    <w:rsid w:val="00ED6089"/>
    <w:rsid w:val="00ED68AE"/>
    <w:rsid w:val="00ED6B5D"/>
    <w:rsid w:val="00ED7292"/>
    <w:rsid w:val="00ED76D3"/>
    <w:rsid w:val="00ED7739"/>
    <w:rsid w:val="00ED7AB2"/>
    <w:rsid w:val="00ED7D7B"/>
    <w:rsid w:val="00ED7EBB"/>
    <w:rsid w:val="00EE027B"/>
    <w:rsid w:val="00EE0317"/>
    <w:rsid w:val="00EE07EC"/>
    <w:rsid w:val="00EE1BEA"/>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39E"/>
    <w:rsid w:val="00F175D5"/>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67B9B"/>
    <w:rsid w:val="00F70B35"/>
    <w:rsid w:val="00F70B66"/>
    <w:rsid w:val="00F726CD"/>
    <w:rsid w:val="00F73962"/>
    <w:rsid w:val="00F752DC"/>
    <w:rsid w:val="00F7649D"/>
    <w:rsid w:val="00F76542"/>
    <w:rsid w:val="00F76A5E"/>
    <w:rsid w:val="00F77226"/>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0DEF"/>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7E20E-F9B6-45F3-B489-A8EEB35FB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8</TotalTime>
  <Pages>39</Pages>
  <Words>65794</Words>
  <Characters>375027</Characters>
  <Application>Microsoft Office Word</Application>
  <DocSecurity>0</DocSecurity>
  <Lines>3125</Lines>
  <Paragraphs>879</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3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421</cp:revision>
  <dcterms:created xsi:type="dcterms:W3CDTF">2017-08-03T03:21:00Z</dcterms:created>
  <dcterms:modified xsi:type="dcterms:W3CDTF">2017-08-10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